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r>
        <w:rPr>
          <w:lang w:val="en-GB"/>
        </w:rPr>
        <w:t>Todo</w:t>
      </w:r>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39B2F51" w:rsidR="007D168F" w:rsidRDefault="007D168F" w:rsidP="00FE2325">
      <w:pPr>
        <w:pStyle w:val="Heading1"/>
        <w:rPr>
          <w:lang w:val="en-GB"/>
        </w:rPr>
      </w:pPr>
      <w:r>
        <w:rPr>
          <w:lang w:val="en-GB"/>
        </w:rPr>
        <w:t>Abstract</w:t>
      </w:r>
    </w:p>
    <w:p w14:paraId="6EAB9589" w14:textId="77777777" w:rsidR="00894724" w:rsidRDefault="00894724" w:rsidP="000D591C">
      <w:pPr>
        <w:rPr>
          <w:lang w:val="en-GB"/>
        </w:rPr>
      </w:pPr>
      <w:r>
        <w:rPr>
          <w:lang w:val="en-GB"/>
        </w:rPr>
        <w:t>Cancer is one of the leading causes of death in the world. While there have been many studies investigating the progression and prevalence of cancer in tissues using host omics data or microbial data, there is a lack of research using a holo- omics approach combining both types of data. Such an approach could offer additional insights as those microbiota has been shown to have an effect on cancer morphology and aetiology.</w:t>
      </w:r>
    </w:p>
    <w:p w14:paraId="41A756FB" w14:textId="2C9090BA" w:rsidR="00894724" w:rsidRDefault="00894724" w:rsidP="000D591C">
      <w:pPr>
        <w:rPr>
          <w:lang w:val="en-GB"/>
        </w:rPr>
      </w:pPr>
      <w:r>
        <w:rPr>
          <w:lang w:val="en-GB"/>
        </w:rPr>
        <w:t>To investigate whether such an approach offers additional information, we built prediction models using individual gene expression layer, genus abundance data as a baseline and then compared it to the prediction performance when using both modalities together integrated in differing ways, using different prediction models and predicting for different prediction targets.</w:t>
      </w:r>
    </w:p>
    <w:p w14:paraId="410CF4F4" w14:textId="02A784D6" w:rsidR="00894724" w:rsidRPr="000D591C" w:rsidRDefault="00894724" w:rsidP="000D591C">
      <w:pPr>
        <w:rPr>
          <w:lang w:val="en-GB"/>
        </w:rPr>
      </w:pPr>
      <w:r>
        <w:rPr>
          <w:lang w:val="en-GB"/>
        </w:rPr>
        <w:t>The results indicate that there is no additional improvement. This might be because of the data or the power of gene expression.</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lastRenderedPageBreak/>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r w:rsidR="008E5FB0">
        <w:t>aet</w:t>
      </w:r>
      <w:r>
        <w:t>iology</w:t>
      </w:r>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of more modern sequencing technologies and 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72FBA2BC" w:rsidR="00B326AC" w:rsidRPr="001719F7" w:rsidRDefault="00842D1D" w:rsidP="001719F7">
      <w:pPr>
        <w:pStyle w:val="Heading2"/>
      </w:pPr>
      <w:r>
        <w:t xml:space="preserve"> </w:t>
      </w:r>
      <w:r w:rsidR="00B326AC" w:rsidRPr="001719F7">
        <w:t xml:space="preserve">Host </w:t>
      </w:r>
      <w:r w:rsidR="00D633A6">
        <w:t>m</w:t>
      </w:r>
      <w:r w:rsidR="00B326AC" w:rsidRPr="001719F7">
        <w:t>ulti-</w:t>
      </w:r>
      <w:r w:rsidR="00D633A6">
        <w:t>o</w:t>
      </w:r>
      <w:r w:rsidR="00B326AC" w:rsidRPr="001719F7">
        <w:t xml:space="preserve">mics </w:t>
      </w:r>
      <w:r w:rsidR="00D633A6">
        <w:t>i</w:t>
      </w:r>
      <w:r w:rsidR="00B326AC"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aetiology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p>
    <w:p w14:paraId="2495317E" w14:textId="7E09A763" w:rsidR="00901744" w:rsidRPr="00B66641" w:rsidRDefault="007276F0" w:rsidP="00901744">
      <w:r>
        <w:t>While using individual omic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Some popular data sets include MetaHI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r w:rsidR="007A2AA9">
        <w:rPr>
          <w:lang w:val="en-GB"/>
        </w:rPr>
        <w:t>MetaHIT</w:t>
      </w:r>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 xml:space="preserve">(iHMP)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 xml:space="preserve">While the above mentioned data sets are crucial,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w:t>
      </w:r>
      <w:r w:rsidR="00F67099">
        <w:rPr>
          <w:lang w:val="en-GB"/>
        </w:rPr>
        <w:lastRenderedPageBreak/>
        <w:t xml:space="preserve">sequencing data. This aspect of TCGA is mostly unexplored yet can be mined to obtain data on, for example, viromes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25920809"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07096">
        <w:rPr>
          <w:lang w:val="en-GB"/>
        </w:rPr>
        <w:instrText xml:space="preserve"> ADDIN ZOTERO_ITEM CSL_CITATION {"citationID":"LMKerJuM","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28AF3D9B"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07096">
        <w:rPr>
          <w:lang w:val="en-GB"/>
        </w:rPr>
        <w:instrText xml:space="preserve"> ADDIN ZOTERO_ITEM CSL_CITATION {"citationID":"dyvWwq6F","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9</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humans. Many microorganisms are enriched in certain cancers or differentially expressed among healthy and unhealthy individuals </w:t>
      </w:r>
      <w:r w:rsidR="007660F8">
        <w:rPr>
          <w:lang w:val="en-GB"/>
        </w:rPr>
        <w:fldChar w:fldCharType="begin"/>
      </w:r>
      <w:r w:rsidR="00D07096">
        <w:rPr>
          <w:lang w:val="en-GB"/>
        </w:rPr>
        <w:instrText xml:space="preserve"> ADDIN ZOTERO_ITEM CSL_CITATION {"citationID":"gaocdCW2","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0</w:t>
      </w:r>
      <w:r w:rsidR="007660F8">
        <w:rPr>
          <w:lang w:val="en-GB"/>
        </w:rPr>
        <w:fldChar w:fldCharType="end"/>
      </w:r>
      <w:r w:rsidR="004A78E6">
        <w:rPr>
          <w:lang w:val="en-GB"/>
        </w:rPr>
        <w:t xml:space="preserve"> and between tumor versus normal samples </w:t>
      </w:r>
      <w:r w:rsidR="004A78E6">
        <w:rPr>
          <w:lang w:val="en-GB"/>
        </w:rPr>
        <w:fldChar w:fldCharType="begin"/>
      </w:r>
      <w:r w:rsidR="004A78E6">
        <w:rPr>
          <w:lang w:val="en-GB"/>
        </w:rPr>
        <w:instrText xml:space="preserve"> ADDIN ZOTERO_ITEM CSL_CITATION {"citationID":"WDGy3PVC","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rPr>
          <w:lang w:val="en-GB"/>
        </w:rPr>
        <w:fldChar w:fldCharType="separate"/>
      </w:r>
      <w:r w:rsidR="004A78E6" w:rsidRPr="004A78E6">
        <w:rPr>
          <w:rFonts w:ascii="Calibri" w:hAnsi="Calibri" w:cs="Calibri"/>
          <w:szCs w:val="24"/>
          <w:vertAlign w:val="superscript"/>
        </w:rPr>
        <w:t>11</w:t>
      </w:r>
      <w:r w:rsidR="004A78E6">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4A78E6">
        <w:rPr>
          <w:lang w:val="en-GB"/>
        </w:rPr>
        <w:instrText xml:space="preserve"> ADDIN ZOTERO_ITEM CSL_CITATION {"citationID":"wavxRYYp","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2</w:t>
      </w:r>
      <w:r w:rsidR="007660F8">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4A78E6">
        <w:rPr>
          <w:lang w:val="en-GB"/>
        </w:rPr>
        <w:instrText xml:space="preserve"> ADDIN ZOTERO_ITEM CSL_CITATION {"citationID":"ooNy6a6N","properties":{"formattedCitation":"\\super 13\\nosupersub{}","plainCitation":"13","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3</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07096">
        <w:rPr>
          <w:lang w:val="en-GB"/>
        </w:rPr>
        <w:instrText xml:space="preserve"> ADDIN ZOTERO_ITEM CSL_CITATION {"citationID":"SR55nf4p","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07096" w:rsidRPr="00D07096">
        <w:rPr>
          <w:rFonts w:ascii="Calibri" w:hAnsi="Calibri" w:cs="Calibri"/>
          <w:szCs w:val="24"/>
          <w:vertAlign w:val="superscript"/>
        </w:rPr>
        <w:t>10</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tumors,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analyze the types of microbes present in a tissue, or functional analysis, which studies the function of present microbes by identifying and characterizing exons or analyzing metabolites. Here as well, analyses has to deal with multiple challenges, one of the biggest being batch effects, as the same tools can give different results. </w:t>
      </w:r>
    </w:p>
    <w:p w14:paraId="41E8E03D" w14:textId="221963E1"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4A78E6">
        <w:rPr>
          <w:lang w:val="en-GB"/>
        </w:rPr>
        <w:instrText xml:space="preserve"> ADDIN ZOTERO_ITEM CSL_CITATION {"citationID":"waU1Lj0V","properties":{"formattedCitation":"\\super 3,6,14,15\\nosupersub{}","plainCitation":"3,6,14,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6,14,15</w:t>
      </w:r>
      <w:r>
        <w:rPr>
          <w:lang w:val="en-GB"/>
        </w:rPr>
        <w:fldChar w:fldCharType="end"/>
      </w:r>
      <w:r>
        <w:rPr>
          <w:lang w:val="en-GB"/>
        </w:rPr>
        <w:t xml:space="preserve">, possibly also by using predictor models (e.g. regression) </w:t>
      </w:r>
      <w:r>
        <w:rPr>
          <w:lang w:val="en-GB"/>
        </w:rPr>
        <w:fldChar w:fldCharType="begin"/>
      </w:r>
      <w:r w:rsidR="004A78E6">
        <w:rPr>
          <w:lang w:val="en-GB"/>
        </w:rPr>
        <w:instrText xml:space="preserve"> ADDIN ZOTERO_ITEM CSL_CITATION {"citationID":"LCYuXsdT","properties":{"formattedCitation":"\\super 6,15\\nosupersub{}","plainCitation":"6,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6,15</w:t>
      </w:r>
      <w:r>
        <w:rPr>
          <w:lang w:val="en-GB"/>
        </w:rPr>
        <w:fldChar w:fldCharType="end"/>
      </w:r>
      <w:r>
        <w:rPr>
          <w:lang w:val="en-GB"/>
        </w:rPr>
        <w:t xml:space="preserve">. It is also possible to analyze whether certain subgroups of microbiota are more likely to be found together in one tissue versus another or analyz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4A78E6">
        <w:rPr>
          <w:lang w:val="en-GB"/>
        </w:rPr>
        <w:instrText xml:space="preserve"> ADDIN ZOTERO_ITEM CSL_CITATION {"citationID":"qoXwSdog","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or progression </w:t>
      </w:r>
      <w:r>
        <w:rPr>
          <w:lang w:val="en-GB"/>
        </w:rPr>
        <w:fldChar w:fldCharType="begin"/>
      </w:r>
      <w:r w:rsidR="004A78E6">
        <w:rPr>
          <w:lang w:val="en-GB"/>
        </w:rPr>
        <w:instrText xml:space="preserve"> ADDIN ZOTERO_ITEM CSL_CITATION {"citationID":"fp6a5jqS","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Studies often also investigate the relation with clinical factors such as gender or age </w:t>
      </w:r>
      <w:r>
        <w:rPr>
          <w:lang w:val="en-GB"/>
        </w:rPr>
        <w:fldChar w:fldCharType="begin"/>
      </w:r>
      <w:r w:rsidR="004A78E6">
        <w:rPr>
          <w:lang w:val="en-GB"/>
        </w:rPr>
        <w:instrText xml:space="preserve"> ADDIN ZOTERO_ITEM CSL_CITATION {"citationID":"dmzO6MeG","properties":{"formattedCitation":"\\super 14\\uc0\\u8211{}16\\nosupersub{}","plainCitation":"14–16","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16</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4A78E6">
        <w:rPr>
          <w:lang w:val="en-GB"/>
        </w:rPr>
        <w:instrText xml:space="preserve"> ADDIN ZOTERO_ITEM CSL_CITATION {"citationID":"B9LYKvue","properties":{"formattedCitation":"\\super 15\\nosupersub{}","plainCitation":"15","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5</w:t>
      </w:r>
      <w:r>
        <w:rPr>
          <w:lang w:val="en-GB"/>
        </w:rPr>
        <w:fldChar w:fldCharType="end"/>
      </w:r>
      <w:r>
        <w:rPr>
          <w:lang w:val="en-GB"/>
        </w:rPr>
        <w:t xml:space="preserve">. Finally, it is also possible to combine metaproteomics with metagenomics to investigate functional, as well as taxonomical differences of microbes between healthy and diseased samples </w:t>
      </w:r>
      <w:r>
        <w:rPr>
          <w:lang w:val="en-GB"/>
        </w:rPr>
        <w:fldChar w:fldCharType="begin"/>
      </w:r>
      <w:r w:rsidR="004A78E6">
        <w:rPr>
          <w:lang w:val="en-GB"/>
        </w:rPr>
        <w:instrText xml:space="preserve"> ADDIN ZOTERO_ITEM CSL_CITATION {"citationID":"t0yt7p65","properties":{"formattedCitation":"\\super 17\\nosupersub{}","plainCitation":"17","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7</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71363DFA"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07096">
        <w:rPr>
          <w:lang w:val="en-GB"/>
        </w:rPr>
        <w:instrText xml:space="preserve"> ADDIN ZOTERO_ITEM CSL_CITATION {"citationID":"VGuPzKR7","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07096" w:rsidRPr="00D07096">
        <w:rPr>
          <w:rFonts w:ascii="Calibri" w:hAnsi="Calibri" w:cs="Calibri"/>
          <w:szCs w:val="24"/>
          <w:vertAlign w:val="superscript"/>
        </w:rPr>
        <w:t>9</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4A78E6">
        <w:rPr>
          <w:lang w:val="en-GB"/>
        </w:rPr>
        <w:instrText xml:space="preserve"> ADDIN ZOTERO_ITEM CSL_CITATION {"citationID":"q6kdDWTH","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4A78E6" w:rsidRPr="004A78E6">
        <w:rPr>
          <w:rFonts w:ascii="Calibri" w:hAnsi="Calibri" w:cs="Calibri"/>
          <w:szCs w:val="24"/>
          <w:vertAlign w:val="superscript"/>
        </w:rPr>
        <w:t>18</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w:t>
      </w:r>
      <w:r w:rsidR="00AB19BA">
        <w:rPr>
          <w:lang w:val="en-GB"/>
        </w:rPr>
        <w:lastRenderedPageBreak/>
        <w:t>different cancers</w:t>
      </w:r>
      <w:r w:rsidR="00DF5C63">
        <w:rPr>
          <w:lang w:val="en-GB"/>
        </w:rPr>
        <w:t xml:space="preserve"> and provide new insights </w:t>
      </w:r>
      <w:r w:rsidR="00AB19BA">
        <w:rPr>
          <w:lang w:val="en-GB"/>
        </w:rPr>
        <w:fldChar w:fldCharType="begin"/>
      </w:r>
      <w:r w:rsidR="004A78E6">
        <w:rPr>
          <w:lang w:val="en-GB"/>
        </w:rPr>
        <w:instrText xml:space="preserve"> ADDIN ZOTERO_ITEM CSL_CITATION {"citationID":"gsPyyLiC","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2</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hologenomics</w:t>
      </w:r>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r w:rsidR="00AB19BA">
        <w:rPr>
          <w:lang w:val="en-GB"/>
        </w:rPr>
        <w:t>hologenome theory</w:t>
      </w:r>
      <w:r w:rsidR="00DF5C63">
        <w:rPr>
          <w:lang w:val="en-GB"/>
        </w:rPr>
        <w:t>,</w:t>
      </w:r>
      <w:r w:rsidR="00AB19BA">
        <w:rPr>
          <w:lang w:val="en-GB"/>
        </w:rPr>
        <w:t xml:space="preserve"> which posits that the host and microbial genome are biologically dependent and must be analyzed together in order to investigate the phenotype of an organism </w:t>
      </w:r>
      <w:r w:rsidR="00AB19BA">
        <w:rPr>
          <w:lang w:val="en-GB"/>
        </w:rPr>
        <w:fldChar w:fldCharType="begin"/>
      </w:r>
      <w:r w:rsidR="004A78E6">
        <w:rPr>
          <w:lang w:val="en-GB"/>
        </w:rPr>
        <w:instrText xml:space="preserve"> ADDIN ZOTERO_ITEM CSL_CITATION {"citationID":"ywcPfOMA","properties":{"formattedCitation":"\\super 19\\nosupersub{}","plainCitation":"19","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9</w:t>
      </w:r>
      <w:r w:rsidR="00AB19BA">
        <w:rPr>
          <w:lang w:val="en-GB"/>
        </w:rPr>
        <w:fldChar w:fldCharType="end"/>
      </w:r>
      <w:r w:rsidR="00AB19BA">
        <w:rPr>
          <w:lang w:val="en-GB"/>
        </w:rPr>
        <w:t xml:space="preserve">. </w:t>
      </w:r>
    </w:p>
    <w:p w14:paraId="0E05C63F" w14:textId="5110609D" w:rsidR="000960AB" w:rsidRDefault="000960AB" w:rsidP="000960AB">
      <w:pPr>
        <w:rPr>
          <w:lang w:val="en-GB"/>
        </w:rPr>
      </w:pPr>
      <w:r>
        <w:rPr>
          <w:lang w:val="en-GB"/>
        </w:rPr>
        <w:t xml:space="preserve">In terms of hologenomics, previous studies have attempted to combine microbial and host omics data to investigate correlations between bacterial co-abundance groups and host gene expression patterns </w:t>
      </w:r>
      <w:r>
        <w:rPr>
          <w:lang w:val="en-GB"/>
        </w:rPr>
        <w:fldChar w:fldCharType="begin"/>
      </w:r>
      <w:r w:rsidR="004A78E6">
        <w:rPr>
          <w:lang w:val="en-GB"/>
        </w:rPr>
        <w:instrText xml:space="preserve"> ADDIN ZOTERO_ITEM CSL_CITATION {"citationID":"7aAcQzrK","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host mutations </w:t>
      </w:r>
      <w:r>
        <w:rPr>
          <w:lang w:val="en-GB"/>
        </w:rPr>
        <w:fldChar w:fldCharType="begin"/>
      </w:r>
      <w:r w:rsidR="004A78E6">
        <w:rPr>
          <w:lang w:val="en-GB"/>
        </w:rPr>
        <w:instrText xml:space="preserve"> ADDIN ZOTERO_ITEM CSL_CITATION {"citationID":"mOGERpxp","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tumors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sidR="004A78E6">
        <w:rPr>
          <w:lang w:val="en-GB"/>
        </w:rPr>
        <w:instrText xml:space="preserve"> ADDIN ZOTERO_ITEM CSL_CITATION {"citationID":"8I0o0Guf","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Similarly, Chakladar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sidR="004A78E6">
        <w:rPr>
          <w:lang w:val="en-GB"/>
        </w:rPr>
        <w:instrText xml:space="preserve"> ADDIN ZOTERO_ITEM CSL_CITATION {"citationID":"VXNkXG8I","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abundance data with clinical variables and cancer and immune associated gene expression</w:t>
      </w:r>
      <w:r w:rsidR="00E26537">
        <w:rPr>
          <w:lang w:val="en-GB"/>
        </w:rPr>
        <w:t xml:space="preserve"> to determine if the up or down regulation of certain pathways is correlated with certain microbes using GSEA. Finally, Dohlman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3E42232B"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583DA1">
        <w:rPr>
          <w:lang w:val="en-GB"/>
        </w:rPr>
        <w:instrText xml:space="preserve"> ADDIN ZOTERO_ITEM CSL_CITATION {"citationID":"nB9iGczX","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583DA1" w:rsidRPr="00D07096">
        <w:rPr>
          <w:rFonts w:ascii="Calibri" w:hAnsi="Calibri" w:cs="Calibri"/>
          <w:szCs w:val="24"/>
          <w:vertAlign w:val="superscript"/>
        </w:rPr>
        <w:t>9</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07096">
        <w:rPr>
          <w:lang w:val="en-GB"/>
        </w:rPr>
        <w:instrText xml:space="preserve"> ADDIN ZOTERO_ITEM CSL_CITATION {"citationID":"peDbVXrA","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07096" w:rsidRPr="00D07096">
        <w:rPr>
          <w:rFonts w:ascii="Calibri" w:hAnsi="Calibri" w:cs="Calibri"/>
          <w:szCs w:val="24"/>
          <w:vertAlign w:val="superscript"/>
        </w:rPr>
        <w:t>9</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aid in the development of microbial consortia to push out disease associated microorganisms from a gut or tumor,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460F28A2"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4A78E6">
        <w:rPr>
          <w:lang w:val="en-GB"/>
        </w:rPr>
        <w:instrText xml:space="preserve"> ADDIN ZOTERO_ITEM CSL_CITATION {"citationID":"SVtd1iTp","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8</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lastRenderedPageBreak/>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COAD), esophageal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tumor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we integrated microbial data mined from patient tumor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F07C04D"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r w:rsidR="00883479">
        <w:rPr>
          <w:lang w:val="en-GB"/>
        </w:rPr>
        <w:t xml:space="preserve"> [insert better picture]</w:t>
      </w:r>
    </w:p>
    <w:p w14:paraId="45481486" w14:textId="093B6233" w:rsidR="00012BDF" w:rsidRDefault="00012BDF">
      <w:pPr>
        <w:rPr>
          <w:lang w:val="en-GB"/>
        </w:rPr>
      </w:pPr>
      <w:r>
        <w:rPr>
          <w:noProof/>
        </w:rPr>
        <w:drawing>
          <wp:inline distT="0" distB="0" distL="0" distR="0" wp14:anchorId="2624A862" wp14:editId="37DEC6D5">
            <wp:extent cx="5731510" cy="5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405"/>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0AC9797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4A78E6">
        <w:rPr>
          <w:lang w:val="en-GB"/>
        </w:rPr>
        <w:instrText xml:space="preserve"> ADDIN ZOTERO_ITEM CSL_CITATION {"citationID":"Pnib6e8a","properties":{"formattedCitation":"\\super 20\\nosupersub{}","plainCitation":"20","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4A78E6" w:rsidRPr="004A78E6">
        <w:rPr>
          <w:rFonts w:ascii="Calibri" w:hAnsi="Calibri" w:cs="Calibri"/>
          <w:szCs w:val="24"/>
          <w:vertAlign w:val="superscript"/>
        </w:rPr>
        <w:t>20</w:t>
      </w:r>
      <w:r w:rsidR="00180923">
        <w:rPr>
          <w:lang w:val="en-GB"/>
        </w:rPr>
        <w:fldChar w:fldCharType="end"/>
      </w:r>
      <w:r w:rsidR="00180923">
        <w:rPr>
          <w:lang w:val="en-GB"/>
        </w:rPr>
        <w:t>.</w:t>
      </w:r>
      <w:r w:rsidR="006463D9">
        <w:rPr>
          <w:lang w:val="en-GB"/>
        </w:rPr>
        <w:t xml:space="preserve"> This data set consists of level 3 RNA-seq gene expression data for 9732 tumors and 727 tumor adjacent normal samples</w:t>
      </w:r>
      <w:r w:rsidR="006463D9">
        <w:t xml:space="preserve"> encompassing 33 total different cancer types</w:t>
      </w:r>
      <w:r w:rsidR="006463D9">
        <w:rPr>
          <w:lang w:val="en-GB"/>
        </w:rPr>
        <w:t xml:space="preserve">. </w:t>
      </w:r>
      <w:r w:rsidR="007439D7">
        <w:rPr>
          <w:lang w:val="en-GB"/>
        </w:rPr>
        <w:t xml:space="preserve">The TCGA RNA-seq was obtained using the UCSC Xena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373E04FC" w:rsidR="007439D7" w:rsidRDefault="007439D7" w:rsidP="007439D7">
      <w:pPr>
        <w:pStyle w:val="Heading3"/>
        <w:rPr>
          <w:lang w:val="en-GB"/>
        </w:rPr>
      </w:pPr>
      <w:r>
        <w:rPr>
          <w:lang w:val="en-GB"/>
        </w:rPr>
        <w:lastRenderedPageBreak/>
        <w:t>Clinical data</w:t>
      </w:r>
    </w:p>
    <w:p w14:paraId="52E2F0F7" w14:textId="269041DC" w:rsidR="003C4EBF" w:rsidRDefault="00E376C7" w:rsidP="003C4EBF">
      <w:pPr>
        <w:rPr>
          <w:lang w:val="en-GB"/>
        </w:rPr>
      </w:pPr>
      <w:r>
        <w:rPr>
          <w:lang w:val="en-GB"/>
        </w:rPr>
        <w:t>The clinical data was accessed using the Snaptron web server.</w:t>
      </w:r>
      <w:r w:rsidR="003C4EBF">
        <w:rPr>
          <w:lang w:val="en-GB"/>
        </w:rPr>
        <w:t xml:space="preserve"> We match the clinical data with the corresponding patient samples in order to obtain details for the tumor and stage endpoints.</w:t>
      </w:r>
      <w:r w:rsidR="003017B1">
        <w:rPr>
          <w:lang w:val="en-GB"/>
        </w:rPr>
        <w:t xml:space="preserve"> To determine whether a sample is tumor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tumors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tumor stage of each sample. Normal samples are considered as Stage 0.</w:t>
      </w:r>
    </w:p>
    <w:p w14:paraId="33BA573A" w14:textId="3AB807F5" w:rsidR="003D26BF" w:rsidRDefault="003D26BF" w:rsidP="003D26BF">
      <w:pPr>
        <w:pStyle w:val="Heading3"/>
        <w:rPr>
          <w:lang w:val="en-GB"/>
        </w:rPr>
      </w:pPr>
      <w:r>
        <w:rPr>
          <w:lang w:val="en-GB"/>
        </w:rPr>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portion_id”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The table below displays the class balance of tumor versus normal samples for each modality and the integrated set.</w:t>
      </w:r>
    </w:p>
    <w:p w14:paraId="2AB3BF2F" w14:textId="217AA484" w:rsidR="00DC4CAE" w:rsidRDefault="00581746">
      <w:pPr>
        <w:rPr>
          <w:lang w:val="en-GB"/>
        </w:rPr>
      </w:pPr>
      <w:r w:rsidRPr="00581746">
        <w:rPr>
          <w:noProof/>
          <w:lang w:val="en-GB"/>
        </w:rPr>
        <w:drawing>
          <wp:inline distT="0" distB="0" distL="0" distR="0" wp14:anchorId="79062DD9" wp14:editId="06858BC0">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5731510" cy="1457325"/>
                    </a:xfrm>
                    <a:prstGeom prst="rect">
                      <a:avLst/>
                    </a:prstGeom>
                  </pic:spPr>
                </pic:pic>
              </a:graphicData>
            </a:graphic>
          </wp:inline>
        </w:drawing>
      </w:r>
    </w:p>
    <w:p w14:paraId="58095BD7" w14:textId="01557159" w:rsidR="00432975" w:rsidRPr="00432975" w:rsidRDefault="003D26BF">
      <w:pPr>
        <w:rPr>
          <w:lang w:val="en-GB"/>
        </w:rPr>
      </w:pPr>
      <w:r>
        <w:rPr>
          <w:lang w:val="en-GB"/>
        </w:rPr>
        <w:t>The next</w:t>
      </w:r>
      <w:r w:rsidR="00581746">
        <w:rPr>
          <w:lang w:val="en-GB"/>
        </w:rPr>
        <w:t xml:space="preserve"> table</w:t>
      </w:r>
      <w:r>
        <w:rPr>
          <w:lang w:val="en-GB"/>
        </w:rPr>
        <w:t xml:space="preserve"> displays the balance for the stage samples. Normal samples are classified as stage 0.</w:t>
      </w:r>
      <w:r w:rsidR="009105F3">
        <w:rPr>
          <w:lang w:val="en-GB"/>
        </w:rPr>
        <w:t xml:space="preserve"> </w:t>
      </w:r>
    </w:p>
    <w:p w14:paraId="14CE1A16" w14:textId="2C20D991" w:rsidR="00581746" w:rsidRDefault="00581746">
      <w:pPr>
        <w:rPr>
          <w:lang w:val="en-GB"/>
        </w:rPr>
      </w:pPr>
      <w:r w:rsidRPr="00581746">
        <w:rPr>
          <w:noProof/>
          <w:lang w:val="en-GB"/>
        </w:rPr>
        <w:drawing>
          <wp:inline distT="0" distB="0" distL="0" distR="0" wp14:anchorId="03476A31" wp14:editId="5DB6EADF">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904365"/>
                    </a:xfrm>
                    <a:prstGeom prst="rect">
                      <a:avLst/>
                    </a:prstGeom>
                  </pic:spPr>
                </pic:pic>
              </a:graphicData>
            </a:graphic>
          </wp:inline>
        </w:drawing>
      </w:r>
    </w:p>
    <w:p w14:paraId="4C2D123D" w14:textId="38A080A0" w:rsidR="003D26BF" w:rsidRDefault="00581746">
      <w:pPr>
        <w:rPr>
          <w:lang w:val="en-GB"/>
        </w:rPr>
      </w:pPr>
      <w:r>
        <w:rPr>
          <w:lang w:val="en-GB"/>
        </w:rPr>
        <w:lastRenderedPageBreak/>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4E0C10FF" w:rsidR="00E521C1" w:rsidRDefault="00E521C1" w:rsidP="00E521C1">
      <w:pPr>
        <w:rPr>
          <w:lang w:val="en-GB"/>
        </w:rPr>
      </w:pPr>
      <w:r>
        <w:rPr>
          <w:lang w:val="en-GB"/>
        </w:rPr>
        <w:t xml:space="preserve">Feature exploration was performed using PCA and t-SNE. PCA was performed using the </w:t>
      </w:r>
      <w:r w:rsidR="00CB4397" w:rsidRPr="00CB4397">
        <w:rPr>
          <w:i/>
          <w:lang w:val="en-GB"/>
        </w:rPr>
        <w:t>scikit-learn</w:t>
      </w:r>
      <w:r>
        <w:rPr>
          <w:lang w:val="en-GB"/>
        </w:rPr>
        <w:t xml:space="preserve"> PCA function with 2 components. t-SNE was performed using the </w:t>
      </w:r>
      <w:r w:rsidR="00CB4397" w:rsidRPr="00CB4397">
        <w:rPr>
          <w:i/>
          <w:lang w:val="en-GB"/>
        </w:rPr>
        <w:t>scikit-learn</w:t>
      </w:r>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28ABC1D9" w:rsidR="00AB7AB4" w:rsidRDefault="00AB7AB4" w:rsidP="00E521C1">
      <w:pPr>
        <w:rPr>
          <w:lang w:val="en-GB"/>
        </w:rPr>
      </w:pPr>
      <w:r>
        <w:rPr>
          <w:lang w:val="en-GB"/>
        </w:rPr>
        <w:t>Feature reduction was performed using the chi2 test Anthony regression</w:t>
      </w:r>
    </w:p>
    <w:p w14:paraId="603874DA" w14:textId="09FE906A" w:rsidR="00413B7B" w:rsidRDefault="00413B7B" w:rsidP="00413B7B">
      <w:pPr>
        <w:pStyle w:val="Heading3"/>
        <w:rPr>
          <w:lang w:val="en-GB"/>
        </w:rPr>
      </w:pPr>
      <w:r>
        <w:rPr>
          <w:lang w:val="en-GB"/>
        </w:rPr>
        <w:t xml:space="preserve">Complex modality integration </w:t>
      </w:r>
    </w:p>
    <w:p w14:paraId="05F6DD98" w14:textId="10AFD7FB" w:rsidR="00413B7B" w:rsidRDefault="00413B7B" w:rsidP="00413B7B">
      <w:pPr>
        <w:rPr>
          <w:lang w:val="en-GB"/>
        </w:rPr>
      </w:pPr>
      <w:r>
        <w:rPr>
          <w:lang w:val="en-GB"/>
        </w:rPr>
        <w:t>for the integration</w:t>
      </w:r>
    </w:p>
    <w:p w14:paraId="44FD82D0" w14:textId="2D413C8E" w:rsidR="00413B7B" w:rsidRDefault="00413B7B" w:rsidP="00413B7B">
      <w:pPr>
        <w:pStyle w:val="Heading4"/>
        <w:rPr>
          <w:lang w:val="en-GB"/>
        </w:rPr>
      </w:pPr>
      <w:r>
        <w:rPr>
          <w:lang w:val="en-GB"/>
        </w:rPr>
        <w:t>Nonnegative Matrix Factorization</w:t>
      </w:r>
    </w:p>
    <w:p w14:paraId="4867EAA1" w14:textId="5533CA25" w:rsidR="00781BA2" w:rsidRPr="00781BA2" w:rsidRDefault="00781BA2" w:rsidP="00781BA2">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13B7B">
      <w:pPr>
        <w:pStyle w:val="Heading4"/>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r w:rsidRPr="003B7442">
        <w:rPr>
          <w:i/>
          <w:iCs/>
          <w:lang w:val="en-GB"/>
        </w:rPr>
        <w:t xml:space="preserve">PyTorch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t xml:space="preserve">For hyper parameter tuning, we used the </w:t>
      </w:r>
      <w:r w:rsidRPr="003B7442">
        <w:rPr>
          <w:i/>
          <w:iCs/>
          <w:lang w:val="en-GB"/>
        </w:rPr>
        <w:t xml:space="preserve">Skorch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GridSearchCV package was then used to perform hyper parameter tuning with an inner cross-validation of 5 folds.</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4566FF0F" w:rsidR="003C6DD7" w:rsidRDefault="003C6DD7" w:rsidP="002D2DEC">
      <w:pPr>
        <w:rPr>
          <w:lang w:val="en-GB"/>
        </w:rPr>
      </w:pPr>
      <w:r>
        <w:rPr>
          <w:lang w:val="en-GB"/>
        </w:rPr>
        <w:t xml:space="preserve">For the stage endpoint, the prediction of the different stages 0-4 it is modeled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r w:rsidR="00CB4397" w:rsidRPr="00CB4397">
        <w:rPr>
          <w:i/>
          <w:lang w:val="en-GB"/>
        </w:rPr>
        <w:t>scikit-learn</w:t>
      </w:r>
      <w:r w:rsidR="00413B7B">
        <w:rPr>
          <w:lang w:val="en-GB"/>
        </w:rPr>
        <w:t xml:space="preserve"> </w:t>
      </w:r>
      <w:r w:rsidR="00BD5559">
        <w:rPr>
          <w:lang w:val="en-GB"/>
        </w:rPr>
        <w:t>Random</w:t>
      </w:r>
      <w:r w:rsidR="003B7442">
        <w:rPr>
          <w:lang w:val="en-GB"/>
        </w:rPr>
        <w:t xml:space="preserve"> </w:t>
      </w:r>
      <w:r w:rsidR="00BD5559">
        <w:rPr>
          <w:lang w:val="en-GB"/>
        </w:rPr>
        <w:t>Forest</w:t>
      </w:r>
      <w:r w:rsidR="003B7442">
        <w:rPr>
          <w:lang w:val="en-GB"/>
        </w:rPr>
        <w:t xml:space="preserve"> </w:t>
      </w:r>
      <w:r w:rsidR="00413B7B">
        <w:rPr>
          <w:lang w:val="en-GB"/>
        </w:rPr>
        <w:t xml:space="preserve">Regressor model and the </w:t>
      </w:r>
      <w:r w:rsidR="00413B7B" w:rsidRPr="003B7442">
        <w:rPr>
          <w:lang w:val="en-GB"/>
        </w:rPr>
        <w:t>Elastic</w:t>
      </w:r>
      <w:r w:rsidR="003B7442">
        <w:rPr>
          <w:lang w:val="en-GB"/>
        </w:rPr>
        <w:t xml:space="preserve"> </w:t>
      </w:r>
      <w:r w:rsidR="00413B7B" w:rsidRPr="003B7442">
        <w:rPr>
          <w:lang w:val="en-GB"/>
        </w:rPr>
        <w:t>Net</w:t>
      </w:r>
      <w:r w:rsidR="00413B7B">
        <w:rPr>
          <w:lang w:val="en-GB"/>
        </w:rPr>
        <w:t xml:space="preserve"> model, both of which were initialized with a random seed of 0.</w:t>
      </w:r>
    </w:p>
    <w:p w14:paraId="5027A0D2" w14:textId="65BBE2FB" w:rsidR="00413B7B" w:rsidRDefault="00413B7B" w:rsidP="002D2DEC">
      <w:pPr>
        <w:rPr>
          <w:lang w:val="en-GB"/>
        </w:rPr>
      </w:pPr>
      <w:r>
        <w:rPr>
          <w:lang w:val="en-GB"/>
        </w:rPr>
        <w:t xml:space="preserve">For the tumor endpoint, the prediction was modeled as a binary classification problem, and the </w:t>
      </w:r>
      <w:r w:rsidR="00CB4397" w:rsidRPr="00CB4397">
        <w:rPr>
          <w:i/>
          <w:lang w:val="en-GB"/>
        </w:rPr>
        <w:t>scikit-learn</w:t>
      </w:r>
      <w:r>
        <w:rPr>
          <w:lang w:val="en-GB"/>
        </w:rPr>
        <w:t xml:space="preserve"> Support Vector Machine model was used with a random seed of 0.</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0349D7E3"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42EBD184" w14:textId="2EBEC9AA" w:rsidR="00AC1F18" w:rsidRDefault="00AC1F18" w:rsidP="00AC1F18">
      <w:pPr>
        <w:pStyle w:val="Heading3"/>
        <w:rPr>
          <w:lang w:val="en-GB"/>
        </w:rPr>
      </w:pPr>
      <w:r>
        <w:rPr>
          <w:lang w:val="en-GB"/>
        </w:rPr>
        <w:t>Feature selection</w:t>
      </w:r>
    </w:p>
    <w:p w14:paraId="68568DDE" w14:textId="77777777" w:rsidR="00AC1F18" w:rsidRDefault="00AC1F18" w:rsidP="00AC1F18">
      <w:pPr>
        <w:rPr>
          <w:lang w:val="en-GB"/>
        </w:rPr>
      </w:pPr>
      <w:r>
        <w:rPr>
          <w:lang w:val="en-GB"/>
        </w:rPr>
        <w:t xml:space="preserve">For the tumor prediction, we chose an SVM model as it is a well-established method for classification that has shown effectiveness across multiple prior studies </w:t>
      </w:r>
      <w:r>
        <w:rPr>
          <w:lang w:val="en-GB"/>
        </w:rPr>
        <w:fldChar w:fldCharType="begin"/>
      </w:r>
      <w:r>
        <w:rPr>
          <w:lang w:val="en-GB"/>
        </w:rPr>
        <w:instrText xml:space="preserve"> ADDIN ZOTERO_ITEM CSL_CITATION {"citationID":"les632En","properties":{"formattedCitation":"\\super 22\\uc0\\u8211{}24\\nosupersub{}","plainCitation":"22–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Pr="0085004D">
        <w:rPr>
          <w:rFonts w:ascii="Calibri" w:hAnsi="Calibri" w:cs="Calibri"/>
          <w:szCs w:val="24"/>
          <w:vertAlign w:val="superscript"/>
        </w:rPr>
        <w:t>22–24</w:t>
      </w:r>
      <w:r>
        <w:rPr>
          <w:lang w:val="en-GB"/>
        </w:rPr>
        <w:fldChar w:fldCharType="end"/>
      </w:r>
      <w:r>
        <w:rPr>
          <w:lang w:val="en-GB"/>
        </w:rPr>
        <w:t xml:space="preserve"> and is well-suited for </w:t>
      </w:r>
      <w:r>
        <w:rPr>
          <w:lang w:val="en-GB"/>
        </w:rPr>
        <w:lastRenderedPageBreak/>
        <w:t xml:space="preserve">the particular case where there are more features than samples. For stage prediction, we model it as an ordinal categorical variable and chose an elastic net model for the same reason </w:t>
      </w:r>
      <w:r>
        <w:rPr>
          <w:lang w:val="en-GB"/>
        </w:rPr>
        <w:fldChar w:fldCharType="begin"/>
      </w:r>
      <w:r>
        <w:rPr>
          <w:lang w:val="en-GB"/>
        </w:rPr>
        <w:instrText xml:space="preserve"> ADDIN ZOTERO_ITEM CSL_CITATION {"citationID":"Ype32vj8","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Pr>
          <w:lang w:val="en-GB"/>
        </w:rPr>
        <w:fldChar w:fldCharType="separate"/>
      </w:r>
      <w:r w:rsidRPr="004A78E6">
        <w:rPr>
          <w:rFonts w:ascii="Calibri" w:hAnsi="Calibri" w:cs="Calibri"/>
          <w:szCs w:val="24"/>
          <w:vertAlign w:val="superscript"/>
        </w:rPr>
        <w:t>22</w:t>
      </w:r>
      <w:r>
        <w:rPr>
          <w:lang w:val="en-GB"/>
        </w:rPr>
        <w:fldChar w:fldCharType="end"/>
      </w:r>
      <w:r>
        <w:rPr>
          <w:lang w:val="en-GB"/>
        </w:rPr>
        <w:t>.</w:t>
      </w:r>
    </w:p>
    <w:p w14:paraId="5B8D796E" w14:textId="77777777" w:rsidR="00AC1F18" w:rsidRDefault="00AC1F18" w:rsidP="00AC1F18">
      <w:pPr>
        <w:rPr>
          <w:lang w:val="en-GB"/>
        </w:rPr>
      </w:pPr>
      <w:r>
        <w:rPr>
          <w:lang w:val="en-GB"/>
        </w:rPr>
        <w:t xml:space="preserve">Prior to generating a prediction model, we performed feature selection in order to reduce the effect of noisy variables and only include the most powerful predictors, which has been shown to improve prediction performance </w:t>
      </w:r>
      <w:r>
        <w:rPr>
          <w:lang w:val="en-GB"/>
        </w:rPr>
        <w:fldChar w:fldCharType="begin"/>
      </w:r>
      <w:r>
        <w:rPr>
          <w:lang w:val="en-GB"/>
        </w:rPr>
        <w:instrText xml:space="preserve"> ADDIN ZOTERO_ITEM CSL_CITATION {"citationID":"3m2QeqeE","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512F47">
        <w:rPr>
          <w:rFonts w:ascii="Calibri" w:hAnsi="Calibri" w:cs="Calibri"/>
          <w:szCs w:val="24"/>
          <w:vertAlign w:val="superscript"/>
        </w:rPr>
        <w:t>25</w:t>
      </w:r>
      <w:r>
        <w:rPr>
          <w:lang w:val="en-GB"/>
        </w:rPr>
        <w:fldChar w:fldCharType="end"/>
      </w:r>
      <w:r>
        <w:rPr>
          <w:lang w:val="en-GB"/>
        </w:rPr>
        <w:t>.</w:t>
      </w:r>
    </w:p>
    <w:p w14:paraId="5D784D7F" w14:textId="77777777" w:rsidR="00AC1F18" w:rsidRDefault="00AC1F18" w:rsidP="00AC1F18">
      <w:pPr>
        <w:rPr>
          <w:lang w:val="en-GB"/>
        </w:rPr>
      </w:pPr>
      <w:r>
        <w:rPr>
          <w:lang w:val="en-GB"/>
        </w:rPr>
        <w:t xml:space="preserve">For tumor prediction, we used the Chi-square test, which is a commonly used feature selection method for categorical variables which has previously been successfully used to select important gene features </w:t>
      </w:r>
      <w:r>
        <w:rPr>
          <w:lang w:val="en-GB"/>
        </w:rPr>
        <w:fldChar w:fldCharType="begin"/>
      </w:r>
      <w:r>
        <w:rPr>
          <w:lang w:val="en-GB"/>
        </w:rPr>
        <w:instrText xml:space="preserve"> ADDIN ZOTERO_ITEM CSL_CITATION {"citationID":"L6CI1zto","properties":{"formattedCitation":"\\super 26\\nosupersub{}","plainCitation":"26","noteIndex":0},"citationItems":[{"id":244,"uris":["http://zotero.org/users/local/0zqklVfX/items/UB7GZV7Q"],"itemData":{"id":244,"type":"article-journal","abstract":"Blood cancer has been a growing concern during the last decade and requires early diagnosis to start proper treatment. The diagnosis process is costly and time-consuming involving medical experts and several tests. Thus, an automatic diagnosis system for its accurate prediction is of significant importance. Diagnosis of blood cancer using leukemia microarray gene data and machine learning approach has become an important medical research today. Despite research efforts, desired accuracy and efficiency necessitate further enhancements. This study proposes an approach for blood cancer disease prediction using the supervised machine learning approach. For the current study, the leukemia microarray gene dataset containing 22,283 genes, is used. ADASYN resampling and Chi-squared (Chi2) features selection techniques are used to resolve imbalanced and high-dimensional dataset problems. ADASYN generates artificial data to make the dataset balanced for each target class, and Chi2 selects the best features out of 22,283 to train learning models. For classification, a hybrid logistics vector trees classifier (LVTrees) is proposed which utilizes logistic regression, support vector classifier, and extra tree classifier. Besides extensive experiments on the datasets, performance comparison with the state-of-the-art methods has been made for determining the significance of the proposed approach. LVTrees outperform all other models with ADASYN and Chi2 techniques with a significant 100% accuracy. Further, a statistical significance T-test is also performed to show the efficacy of the proposed approach. Results using k-fold cross-validation prove the supremacy of the proposed model.","container-title":"Scientific Reports","DOI":"10.1038/s41598-022-04835-6","ISSN":"2045-2322","issue":"1","journalAbbreviation":"Sci Rep","language":"en","license":"2022 The Author(s)","note":"number: 1\npublisher: Nature Publishing Group","page":"1000","source":"www.nature.com","title":"Blood cancer prediction using leukemia microarray gene data and hybrid logistic vector trees model","volume":"12","author":[{"family":"Rupapara","given":"Vaibhav"},{"family":"Rustam","given":"Furqan"},{"family":"Aljedaani","given":"Wajdi"},{"family":"Shahzad","given":"Hina Fatima"},{"family":"Lee","given":"Ernesto"},{"family":"Ashraf","given":"Imran"}],"issued":{"date-parts":[["2022",1,19]]}}}],"schema":"https://github.com/citation-style-language/schema/raw/master/csl-citation.json"} </w:instrText>
      </w:r>
      <w:r>
        <w:rPr>
          <w:lang w:val="en-GB"/>
        </w:rPr>
        <w:fldChar w:fldCharType="separate"/>
      </w:r>
      <w:r w:rsidRPr="00512F47">
        <w:rPr>
          <w:rFonts w:ascii="Calibri" w:hAnsi="Calibri" w:cs="Calibri"/>
          <w:szCs w:val="24"/>
          <w:vertAlign w:val="superscript"/>
        </w:rPr>
        <w:t>26</w:t>
      </w:r>
      <w:r>
        <w:rPr>
          <w:lang w:val="en-GB"/>
        </w:rPr>
        <w:fldChar w:fldCharType="end"/>
      </w:r>
      <w:r>
        <w:rPr>
          <w:lang w:val="en-GB"/>
        </w:rPr>
        <w:t>.</w:t>
      </w:r>
    </w:p>
    <w:p w14:paraId="6B41E77D" w14:textId="1D155017" w:rsidR="00AC1F18" w:rsidRDefault="00AC1F18" w:rsidP="00AC1F18">
      <w:pPr>
        <w:rPr>
          <w:lang w:val="en-GB"/>
        </w:rPr>
      </w:pPr>
      <w:r>
        <w:rPr>
          <w:lang w:val="en-GB"/>
        </w:rPr>
        <w:t xml:space="preserve">For dual class and multiclass prediction targets, partial least squares regression based methods have also seen some successful use for gene feature selection </w:t>
      </w:r>
      <w:r>
        <w:rPr>
          <w:lang w:val="en-GB"/>
        </w:rPr>
        <w:fldChar w:fldCharType="begin"/>
      </w:r>
      <w:r>
        <w:rPr>
          <w:lang w:val="en-GB"/>
        </w:rPr>
        <w:instrText xml:space="preserve"> ADDIN ZOTERO_ITEM CSL_CITATION {"citationID":"f8iMGgox","properties":{"formattedCitation":"\\super 24\\nosupersub{}","plainCitation":"24","noteIndex":0},"citationItems":[{"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Pr="0085004D">
        <w:rPr>
          <w:rFonts w:ascii="Calibri" w:hAnsi="Calibri" w:cs="Calibri"/>
          <w:szCs w:val="24"/>
          <w:vertAlign w:val="superscript"/>
        </w:rPr>
        <w:t>24</w:t>
      </w:r>
      <w:r>
        <w:rPr>
          <w:lang w:val="en-GB"/>
        </w:rPr>
        <w:fldChar w:fldCharType="end"/>
      </w:r>
      <w:r>
        <w:rPr>
          <w:lang w:val="en-GB"/>
        </w:rPr>
        <w:t xml:space="preserve">. Penalized regression methods work well for biological data sets, where there are more features than samples </w:t>
      </w:r>
      <w:r>
        <w:rPr>
          <w:lang w:val="en-GB"/>
        </w:rPr>
        <w:fldChar w:fldCharType="begin"/>
      </w:r>
      <w:r>
        <w:rPr>
          <w:lang w:val="en-GB"/>
        </w:rPr>
        <w:instrText xml:space="preserve"> ADDIN ZOTERO_ITEM CSL_CITATION {"citationID":"YkthWeb1","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77405D">
        <w:rPr>
          <w:rFonts w:ascii="Calibri" w:hAnsi="Calibri" w:cs="Calibri"/>
          <w:szCs w:val="24"/>
          <w:vertAlign w:val="superscript"/>
        </w:rPr>
        <w:t>25</w:t>
      </w:r>
      <w:r>
        <w:rPr>
          <w:lang w:val="en-GB"/>
        </w:rPr>
        <w:fldChar w:fldCharType="end"/>
      </w:r>
      <w:r>
        <w:rPr>
          <w:lang w:val="en-GB"/>
        </w:rPr>
        <w:t xml:space="preserve">. In particular LASSO seems to work particularly well </w:t>
      </w:r>
      <w:r>
        <w:rPr>
          <w:lang w:val="en-GB"/>
        </w:rPr>
        <w:fldChar w:fldCharType="begin"/>
      </w:r>
      <w:r>
        <w:rPr>
          <w:lang w:val="en-GB"/>
        </w:rPr>
        <w:instrText xml:space="preserve"> ADDIN ZOTERO_ITEM CSL_CITATION {"citationID":"dksbNIlE","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77405D">
        <w:rPr>
          <w:rFonts w:ascii="Calibri" w:hAnsi="Calibri" w:cs="Calibri"/>
          <w:szCs w:val="24"/>
          <w:vertAlign w:val="superscript"/>
        </w:rPr>
        <w:t>25</w:t>
      </w:r>
      <w:r>
        <w:rPr>
          <w:lang w:val="en-GB"/>
        </w:rPr>
        <w:fldChar w:fldCharType="end"/>
      </w:r>
      <w:r>
        <w:rPr>
          <w:lang w:val="en-GB"/>
        </w:rPr>
        <w:t xml:space="preserve">, as well as LASSO-based methods </w:t>
      </w:r>
      <w:r>
        <w:rPr>
          <w:lang w:val="en-GB"/>
        </w:rPr>
        <w:fldChar w:fldCharType="begin"/>
      </w:r>
      <w:r>
        <w:rPr>
          <w:lang w:val="en-GB"/>
        </w:rPr>
        <w:instrText xml:space="preserve"> ADDIN ZOTERO_ITEM CSL_CITATION {"citationID":"bjPFyF4u","properties":{"formattedCitation":"\\super 27\\nosupersub{}","plainCitation":"27","noteIndex":0},"citationItems":[{"id":252,"uris":["http://zotero.org/users/local/0zqklVfX/items/URD8UIVQ"],"itemData":{"id":252,"type":"book","abstract":"Breast cancer is the most common cancer among women due to many factors such as heredity and unhealthy lifestyles. Early and accurate diagnosis of this cancer improves the patient quality of life and increases the survival rate. Microarray technology provides effective way to early diagnosis cancer. However, the nature of its data complicates the classification process. A hybrid approach of mutual information (MI), least absolute shrinkage and selection operator (LASSO) and genetic algorithm (GA) is proposed to face this challenge. The proposed approach is assessed using logistic regression (LR), support vector machine (SVM), K-nearest neighbor (KNN), and random forest (RF). Compared to the state-of-the-art models, the proposed approach can effectively diagnose the breast cancer with few numbers of genes. For the benchmarked Van't veer dataset, it obtained a classification accuracy of 96% with only 23 features.","ISBN":"9789811622748","note":"DOI: 10.1007/978-981-16-2275-5_36","source":"ResearchGate","title":"A Hybrid Mutual Information-LASSO-Genetic Algorithm Selection Approach for Classifying Breast Cancer","author":[{"family":"Abdelnaby","given":"Mohammed"},{"family":"Alfonse","given":"Marco"},{"family":"Roushdy","given":"Mohamed"}],"issued":{"date-parts":[["2021",9,3]]}}}],"schema":"https://github.com/citation-style-language/schema/raw/master/csl-citation.json"} </w:instrText>
      </w:r>
      <w:r>
        <w:rPr>
          <w:lang w:val="en-GB"/>
        </w:rPr>
        <w:fldChar w:fldCharType="separate"/>
      </w:r>
      <w:r w:rsidRPr="00FE241F">
        <w:rPr>
          <w:rFonts w:ascii="Calibri" w:hAnsi="Calibri" w:cs="Calibri"/>
          <w:szCs w:val="24"/>
          <w:vertAlign w:val="superscript"/>
        </w:rPr>
        <w:t>27</w:t>
      </w:r>
      <w:r>
        <w:rPr>
          <w:lang w:val="en-GB"/>
        </w:rPr>
        <w:fldChar w:fldCharType="end"/>
      </w:r>
    </w:p>
    <w:p w14:paraId="55AE3861" w14:textId="77777777" w:rsidR="00AC1F18" w:rsidRDefault="00AC1F18" w:rsidP="00AC1F18">
      <w:pPr>
        <w:rPr>
          <w:lang w:val="en-GB"/>
        </w:rPr>
      </w:pPr>
    </w:p>
    <w:p w14:paraId="5B09FD46" w14:textId="77777777" w:rsidR="00B216F9" w:rsidRDefault="00B216F9" w:rsidP="00B216F9">
      <w:pPr>
        <w:keepNext/>
      </w:pPr>
      <w:r w:rsidRPr="00472ECD">
        <w:rPr>
          <w:noProof/>
          <w:lang w:val="en-GB"/>
        </w:rPr>
        <w:drawing>
          <wp:inline distT="0" distB="0" distL="0" distR="0" wp14:anchorId="0B975524" wp14:editId="47A9FE6D">
            <wp:extent cx="3718560" cy="263133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1"/>
                    <a:stretch>
                      <a:fillRect/>
                    </a:stretch>
                  </pic:blipFill>
                  <pic:spPr>
                    <a:xfrm>
                      <a:off x="0" y="0"/>
                      <a:ext cx="3727818" cy="2637888"/>
                    </a:xfrm>
                    <a:prstGeom prst="rect">
                      <a:avLst/>
                    </a:prstGeom>
                  </pic:spPr>
                </pic:pic>
              </a:graphicData>
            </a:graphic>
          </wp:inline>
        </w:drawing>
      </w:r>
    </w:p>
    <w:p w14:paraId="29465E2B" w14:textId="4CB01D9A" w:rsidR="00B216F9" w:rsidRDefault="00B216F9" w:rsidP="00B216F9">
      <w:pPr>
        <w:pStyle w:val="Caption"/>
        <w:rPr>
          <w:lang w:val="en-GB"/>
        </w:rPr>
      </w:pPr>
      <w:bookmarkStart w:id="0" w:name="_Ref129571161"/>
      <w:r>
        <w:t xml:space="preserve">Figure </w:t>
      </w:r>
      <w:fldSimple w:instr=" SEQ Figure \* ARABIC ">
        <w:r w:rsidR="00BD1C61">
          <w:rPr>
            <w:noProof/>
          </w:rPr>
          <w:t>1</w:t>
        </w:r>
      </w:fldSimple>
      <w:bookmarkEnd w:id="0"/>
      <w:r>
        <w:t xml:space="preserve">: </w:t>
      </w:r>
      <w:r w:rsidRPr="00630E4B">
        <w:t>the different combinatorial options of the predictions pipeline</w:t>
      </w:r>
    </w:p>
    <w:p w14:paraId="2DA2D674" w14:textId="77777777" w:rsidR="00B216F9" w:rsidRDefault="00B216F9" w:rsidP="00413B7B">
      <w:pPr>
        <w:rPr>
          <w:lang w:val="en-GB"/>
        </w:rPr>
      </w:pPr>
    </w:p>
    <w:p w14:paraId="05ACDEE6" w14:textId="30375029"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r w:rsidR="00CB4397" w:rsidRPr="00CB4397">
        <w:rPr>
          <w:i/>
          <w:lang w:val="en-GB"/>
        </w:rPr>
        <w:t>scikit-learn</w:t>
      </w:r>
      <w:r w:rsidR="00231E22">
        <w:rPr>
          <w:lang w:val="en-GB"/>
        </w:rPr>
        <w:t xml:space="preserve"> train_test_split function. Each split iteration was assigned a custom seed to ensure consistency between experiment runs. </w:t>
      </w:r>
    </w:p>
    <w:p w14:paraId="7AFE6C75" w14:textId="234BAAA7"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28DE8630" w14:textId="1E902658" w:rsidR="00B216F9" w:rsidRDefault="00B216F9" w:rsidP="00413B7B">
      <w:pPr>
        <w:rPr>
          <w:lang w:val="en-GB"/>
        </w:rPr>
      </w:pPr>
      <w:r>
        <w:rPr>
          <w:lang w:val="en-GB"/>
        </w:rPr>
        <w:t xml:space="preserve">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w:t>
      </w:r>
      <w:r>
        <w:rPr>
          <w:lang w:val="en-GB"/>
        </w:rPr>
        <w:lastRenderedPageBreak/>
        <w:t>average of across the n random sampling iterations are then plotted along with their standard deviation across these iterations.</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t>For the chi-squared test, the chi-squared test is simply used to obtain the feature rankings.</w:t>
      </w:r>
    </w:p>
    <w:p w14:paraId="4EF44F2C" w14:textId="07C2ACE3" w:rsidR="00E955FC" w:rsidRDefault="00E955FC" w:rsidP="00413B7B">
      <w:pPr>
        <w:rPr>
          <w:lang w:val="en-GB"/>
        </w:rPr>
      </w:pPr>
      <w:r>
        <w:rPr>
          <w:lang w:val="en-GB"/>
        </w:rPr>
        <w:t>After obtaining these top features, a prediction model is trained on the 80% training set using only the</w:t>
      </w:r>
      <w:r w:rsidR="002B63E5">
        <w:rPr>
          <w:lang w:val="en-GB"/>
        </w:rPr>
        <w:t xml:space="preserve"> top features that were selected.</w:t>
      </w:r>
    </w:p>
    <w:p w14:paraId="526F4087" w14:textId="2321A0E7" w:rsidR="002B63E5" w:rsidRDefault="002B63E5" w:rsidP="00413B7B">
      <w:pPr>
        <w:rPr>
          <w:lang w:val="en-GB"/>
        </w:rPr>
      </w:pPr>
      <w:r>
        <w:rPr>
          <w:lang w:val="en-GB"/>
        </w:rPr>
        <w:t xml:space="preserve">If hyper parameter tuning is used, then a stratified 5-fold cross validation split is used on the 80% training set to tune hyperparameters using the </w:t>
      </w:r>
      <w:r w:rsidR="00CB4397" w:rsidRPr="00CB4397">
        <w:rPr>
          <w:i/>
          <w:lang w:val="en-GB"/>
        </w:rPr>
        <w:t>scikit-learn</w:t>
      </w:r>
      <w:r>
        <w:rPr>
          <w:lang w:val="en-GB"/>
        </w:rPr>
        <w:t xml:space="preserve"> RandomizedSearchCV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best performance during the cross validation procedure is then used to train on the entire 80% training set.  </w:t>
      </w:r>
    </w:p>
    <w:p w14:paraId="32AD80EA" w14:textId="2926E19C" w:rsidR="00846C31" w:rsidRDefault="00846C31" w:rsidP="00413B7B">
      <w:pPr>
        <w:rPr>
          <w:lang w:val="en-GB"/>
        </w:rPr>
      </w:pPr>
      <w:r>
        <w:rPr>
          <w:lang w:val="en-GB"/>
        </w:rPr>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40110A6F"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r w:rsidR="00C70411">
        <w:rPr>
          <w:lang w:val="en-GB"/>
        </w:rPr>
        <w:t xml:space="preserve"> If</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0838D532"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preprocessed samples from the Cancer Genome Atlas (TCGA). It turns out that gene expression and DNA methylation data works well with multiple cancers </w:t>
      </w:r>
      <w:r w:rsidR="00BE624C">
        <w:rPr>
          <w:lang w:val="en-GB"/>
        </w:rPr>
        <w:fldChar w:fldCharType="begin"/>
      </w:r>
      <w:r w:rsidR="00BD1C61">
        <w:rPr>
          <w:lang w:val="en-GB"/>
        </w:rPr>
        <w:instrText xml:space="preserve"> ADDIN ZOTERO_ITEM CSL_CITATION {"citationID":"ouW8Icbu","properties":{"formattedCitation":"\\super 27\\nosupersub{}","plainCitation":"27","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BD1C61" w:rsidRPr="00BD1C61">
        <w:rPr>
          <w:rFonts w:ascii="Calibri" w:hAnsi="Calibri" w:cs="Calibri"/>
          <w:szCs w:val="24"/>
          <w:vertAlign w:val="superscript"/>
        </w:rPr>
        <w:t>27</w:t>
      </w:r>
      <w:r w:rsidR="00BE624C">
        <w:rPr>
          <w:lang w:val="en-GB"/>
        </w:rPr>
        <w:fldChar w:fldCharType="end"/>
      </w:r>
      <w:r w:rsidR="00BE624C">
        <w:rPr>
          <w:lang w:val="en-GB"/>
        </w:rPr>
        <w:t xml:space="preserve">. </w:t>
      </w:r>
      <w:r w:rsidR="00C70411">
        <w:rPr>
          <w:lang w:val="en-GB"/>
        </w:rPr>
        <w:t xml:space="preserve"> [Insert more evidence of why GE without other stuff is good] </w:t>
      </w:r>
      <w:r w:rsidR="00BE624C">
        <w:rPr>
          <w:lang w:val="en-GB"/>
        </w:rPr>
        <w:t>Thus, in order to examine the benefits of a holistic view on omics data for cancer diagnostics, gene expression features from TCGA are used. This set contains 5000 features for each sample.</w:t>
      </w:r>
    </w:p>
    <w:p w14:paraId="09C18FC8" w14:textId="560BF89C"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p>
    <w:p w14:paraId="52D8EB3E" w14:textId="20E45536" w:rsidR="008E44A0" w:rsidRPr="008E44A0" w:rsidRDefault="00BE624C" w:rsidP="008E44A0">
      <w:pPr>
        <w:rPr>
          <w:lang w:val="en-GB"/>
        </w:rPr>
      </w:pPr>
      <w:r>
        <w:rPr>
          <w:lang w:val="en-GB"/>
        </w:rPr>
        <w:t>Finally, for the holo-omic approach, we overlapped samples for which there is both host omics and microbial omics data available.</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omic</w:t>
      </w:r>
      <w:r>
        <w:rPr>
          <w:lang w:val="en-GB"/>
        </w:rPr>
        <w:t xml:space="preserve"> approach</w:t>
      </w:r>
    </w:p>
    <w:p w14:paraId="69E3D146" w14:textId="3F5768FA" w:rsidR="00323235" w:rsidRDefault="00194A83" w:rsidP="00194A83">
      <w:pPr>
        <w:rPr>
          <w:lang w:val="en-GB"/>
        </w:rPr>
      </w:pPr>
      <w:r>
        <w:rPr>
          <w:lang w:val="en-GB"/>
        </w:rPr>
        <w:t xml:space="preserve">To investigate the possible benefits of a holistic view of omics integration, we used </w:t>
      </w:r>
      <w:r w:rsidR="006C4AE9">
        <w:rPr>
          <w:lang w:val="en-GB"/>
        </w:rPr>
        <w:t xml:space="preserve">gene expression </w:t>
      </w:r>
      <w:r>
        <w:rPr>
          <w:lang w:val="en-GB"/>
        </w:rPr>
        <w:t xml:space="preserve">omics </w:t>
      </w:r>
      <w:r w:rsidR="006C4AE9">
        <w:rPr>
          <w:lang w:val="en-GB"/>
        </w:rPr>
        <w:t xml:space="preserve">data </w:t>
      </w:r>
      <w:r>
        <w:rPr>
          <w:lang w:val="en-GB"/>
        </w:rPr>
        <w:t xml:space="preserve">and microbial </w:t>
      </w:r>
      <w:r w:rsidR="006C4AE9">
        <w:rPr>
          <w:lang w:val="en-GB"/>
        </w:rPr>
        <w:t xml:space="preserve">abundance </w:t>
      </w:r>
      <w:r>
        <w:rPr>
          <w:lang w:val="en-GB"/>
        </w:rPr>
        <w:t xml:space="preserve">data </w:t>
      </w:r>
      <w:r w:rsidR="00E918F6">
        <w:rPr>
          <w:lang w:val="en-GB"/>
        </w:rPr>
        <w:t xml:space="preserve">of various cancers </w:t>
      </w:r>
      <w:r>
        <w:rPr>
          <w:lang w:val="en-GB"/>
        </w:rPr>
        <w:t xml:space="preserve">in a predictive model for </w:t>
      </w:r>
      <w:r w:rsidR="006C4AE9">
        <w:rPr>
          <w:lang w:val="en-GB"/>
        </w:rPr>
        <w:t xml:space="preserve">the </w:t>
      </w:r>
      <w:r>
        <w:rPr>
          <w:lang w:val="en-GB"/>
        </w:rPr>
        <w:t>cancer diagnostic</w:t>
      </w:r>
      <w:r w:rsidR="006C4AE9">
        <w:rPr>
          <w:lang w:val="en-GB"/>
        </w:rPr>
        <w:t>s prediction tasks of tumor versus normal prediction and tumor stage classification.</w:t>
      </w:r>
      <w:r>
        <w:rPr>
          <w:lang w:val="en-GB"/>
        </w:rPr>
        <w:t xml:space="preserve"> </w:t>
      </w:r>
      <w:r w:rsidR="00E918F6">
        <w:rPr>
          <w:lang w:val="en-GB"/>
        </w:rPr>
        <w:t xml:space="preserve">To establish a baseline, we built prediction models on the gene expression (GE) data set and the microbial abundance data (GENUS) separately and evaluated the prediction performance. We then </w:t>
      </w:r>
      <w:r w:rsidR="00E918F6">
        <w:rPr>
          <w:lang w:val="en-GB"/>
        </w:rPr>
        <w:lastRenderedPageBreak/>
        <w:t>built prediction models on the concatenation of both of these data sets and compared it to the established baseline.</w:t>
      </w:r>
    </w:p>
    <w:p w14:paraId="0A692F77" w14:textId="4D90407D" w:rsidR="00194A83"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6C4AE9">
        <w:rPr>
          <w:lang w:val="en-GB"/>
        </w:rPr>
        <w:t xml:space="preserve">perform a random stratified </w:t>
      </w:r>
      <w:r w:rsidR="00194A83">
        <w:rPr>
          <w:lang w:val="en-GB"/>
        </w:rPr>
        <w:t xml:space="preserve">split </w:t>
      </w:r>
      <w:r w:rsidR="006C4AE9">
        <w:rPr>
          <w:lang w:val="en-GB"/>
        </w:rPr>
        <w:t>of each</w:t>
      </w:r>
      <w:r w:rsidR="00194A83">
        <w:rPr>
          <w:lang w:val="en-GB"/>
        </w:rPr>
        <w:t xml:space="preserve"> data set </w:t>
      </w:r>
      <w:r w:rsidR="006C4AE9">
        <w:rPr>
          <w:lang w:val="en-GB"/>
        </w:rPr>
        <w:t xml:space="preserve">into </w:t>
      </w:r>
      <w:r w:rsidR="00194A83">
        <w:rPr>
          <w:lang w:val="en-GB"/>
        </w:rPr>
        <w:t xml:space="preserve">80% training and 20% testing </w:t>
      </w:r>
      <w:r w:rsidR="00004299">
        <w:rPr>
          <w:lang w:val="en-GB"/>
        </w:rPr>
        <w:t xml:space="preserve">200 </w:t>
      </w:r>
      <w:r w:rsidR="00194A83">
        <w:rPr>
          <w:lang w:val="en-GB"/>
        </w:rPr>
        <w:t xml:space="preserve">times. In each </w:t>
      </w:r>
      <w:r w:rsidR="00E918F6">
        <w:rPr>
          <w:lang w:val="en-GB"/>
        </w:rPr>
        <w:t xml:space="preserve">random sampling </w:t>
      </w:r>
      <w:r w:rsidR="00194A83">
        <w:rPr>
          <w:lang w:val="en-GB"/>
        </w:rPr>
        <w:t xml:space="preserve">iteration, </w:t>
      </w:r>
      <w:r w:rsidR="00E918F6">
        <w:rPr>
          <w:lang w:val="en-GB"/>
        </w:rPr>
        <w:t>we also used a</w:t>
      </w:r>
      <w:r w:rsidR="00194A83">
        <w:rPr>
          <w:lang w:val="en-GB"/>
        </w:rPr>
        <w:t xml:space="preserve"> feature selection method on the training set</w:t>
      </w:r>
      <w:r w:rsidR="00E918F6">
        <w:rPr>
          <w:lang w:val="en-GB"/>
        </w:rPr>
        <w:t xml:space="preserve"> beforehand to select the most important features</w:t>
      </w:r>
      <w:r w:rsidR="00194A83">
        <w:rPr>
          <w:lang w:val="en-GB"/>
        </w:rPr>
        <w:t xml:space="preserve">. These features </w:t>
      </w:r>
      <w:r w:rsidR="006C4AE9">
        <w:rPr>
          <w:lang w:val="en-GB"/>
        </w:rPr>
        <w:t>were</w:t>
      </w:r>
      <w:r w:rsidR="00194A83">
        <w:rPr>
          <w:lang w:val="en-GB"/>
        </w:rPr>
        <w:t xml:space="preserve"> then used to train a model on this same training set</w:t>
      </w:r>
      <w:r w:rsidR="006C4AE9">
        <w:rPr>
          <w:lang w:val="en-GB"/>
        </w:rPr>
        <w:t xml:space="preserve"> and the</w:t>
      </w:r>
      <w:r w:rsidR="00194A83">
        <w:rPr>
          <w:lang w:val="en-GB"/>
        </w:rPr>
        <w:t xml:space="preserve"> performance of the model </w:t>
      </w:r>
      <w:r w:rsidR="006C4AE9">
        <w:rPr>
          <w:lang w:val="en-GB"/>
        </w:rPr>
        <w:t>was</w:t>
      </w:r>
      <w:r w:rsidR="00194A83">
        <w:rPr>
          <w:lang w:val="en-GB"/>
        </w:rPr>
        <w:t xml:space="preserve"> then tested on the testing set for the available </w:t>
      </w:r>
      <w:r w:rsidR="006C4AE9">
        <w:rPr>
          <w:lang w:val="en-GB"/>
        </w:rPr>
        <w:t xml:space="preserve">prediction </w:t>
      </w:r>
      <w:r w:rsidR="00194A83">
        <w:rPr>
          <w:lang w:val="en-GB"/>
        </w:rPr>
        <w:t xml:space="preserve">endpoints. This </w:t>
      </w:r>
      <w:r w:rsidR="006C4AE9">
        <w:rPr>
          <w:lang w:val="en-GB"/>
        </w:rPr>
        <w:t>was</w:t>
      </w:r>
      <w:r w:rsidR="00194A83">
        <w:rPr>
          <w:lang w:val="en-GB"/>
        </w:rPr>
        <w:t xml:space="preserve"> repeated for each cancer, </w:t>
      </w:r>
      <w:r w:rsidR="00E918F6">
        <w:rPr>
          <w:lang w:val="en-GB"/>
        </w:rPr>
        <w:t xml:space="preserve">modality </w:t>
      </w:r>
      <w:r w:rsidR="00194A83">
        <w:rPr>
          <w:lang w:val="en-GB"/>
        </w:rPr>
        <w:t xml:space="preserve">and feature </w:t>
      </w:r>
      <w:r w:rsidR="00E918F6">
        <w:rPr>
          <w:lang w:val="en-GB"/>
        </w:rPr>
        <w:t xml:space="preserve">selection </w:t>
      </w:r>
      <w:r w:rsidR="00194A83">
        <w:rPr>
          <w:lang w:val="en-GB"/>
        </w:rPr>
        <w:t>amount</w:t>
      </w:r>
      <w:r w:rsidR="00E918F6">
        <w:rPr>
          <w:lang w:val="en-GB"/>
        </w:rPr>
        <w:t>, including when performing no feature selection</w:t>
      </w:r>
      <w:r w:rsidR="00194A83">
        <w:rPr>
          <w:lang w:val="en-GB"/>
        </w:rPr>
        <w:t xml:space="preserve">. </w:t>
      </w:r>
      <w:r w:rsidR="00E918F6">
        <w:rPr>
          <w:lang w:val="en-GB"/>
        </w:rPr>
        <w:t xml:space="preserve">Additional details are described in the materials and methods section </w:t>
      </w:r>
      <w:r w:rsidR="00004299">
        <w:rPr>
          <w:lang w:val="en-GB"/>
        </w:rPr>
        <w:t>(</w:t>
      </w:r>
      <w:r w:rsidR="00E4256B">
        <w:rPr>
          <w:lang w:val="en-GB"/>
        </w:rPr>
        <w:fldChar w:fldCharType="begin"/>
      </w:r>
      <w:r w:rsidR="00E4256B">
        <w:rPr>
          <w:lang w:val="en-GB"/>
        </w:rPr>
        <w:instrText xml:space="preserve"> REF _Ref129571161 \h </w:instrText>
      </w:r>
      <w:r w:rsidR="00E4256B">
        <w:rPr>
          <w:lang w:val="en-GB"/>
        </w:rPr>
      </w:r>
      <w:r w:rsidR="00E4256B">
        <w:rPr>
          <w:lang w:val="en-GB"/>
        </w:rPr>
        <w:fldChar w:fldCharType="separate"/>
      </w:r>
      <w:r w:rsidR="00BD1C61">
        <w:t xml:space="preserve">Figure </w:t>
      </w:r>
      <w:r w:rsidR="00BD1C61">
        <w:rPr>
          <w:noProof/>
        </w:rPr>
        <w:t>1</w:t>
      </w:r>
      <w:r w:rsidR="00E4256B">
        <w:rPr>
          <w:lang w:val="en-GB"/>
        </w:rPr>
        <w:fldChar w:fldCharType="end"/>
      </w:r>
      <w:r w:rsidR="00004299">
        <w:rPr>
          <w:lang w:val="en-GB"/>
        </w:rPr>
        <w:t>)</w:t>
      </w:r>
      <w:r w:rsidR="00194A83">
        <w:rPr>
          <w:lang w:val="en-GB"/>
        </w:rPr>
        <w:t>.</w:t>
      </w:r>
    </w:p>
    <w:p w14:paraId="012049EE" w14:textId="0B73DC65" w:rsidR="0048780E" w:rsidRDefault="0048780E" w:rsidP="00194A83">
      <w:pPr>
        <w:rPr>
          <w:lang w:val="en-GB"/>
        </w:rPr>
      </w:pPr>
      <w:r>
        <w:rPr>
          <w:lang w:val="en-GB"/>
        </w:rPr>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 and the results of these can be found in the appendix.</w:t>
      </w:r>
    </w:p>
    <w:p w14:paraId="7E806A0C" w14:textId="0A38D98A" w:rsidR="000E1B94" w:rsidRPr="00194A83" w:rsidRDefault="000E1B94" w:rsidP="000E1B94">
      <w:pPr>
        <w:pStyle w:val="Heading3"/>
        <w:rPr>
          <w:lang w:val="en-GB"/>
        </w:rPr>
      </w:pPr>
      <w:r>
        <w:rPr>
          <w:lang w:val="en-GB"/>
        </w:rPr>
        <w:t>Holo-omic approach does not lead to improved prediction performance</w:t>
      </w:r>
      <w:r w:rsidR="00AC1F18">
        <w:rPr>
          <w:lang w:val="en-GB"/>
        </w:rPr>
        <w:t xml:space="preserve"> for either prediction target </w:t>
      </w:r>
    </w:p>
    <w:p w14:paraId="44DA00F6" w14:textId="3D60F5DB" w:rsidR="00AC1F18" w:rsidRDefault="00156EA2" w:rsidP="008D7EC1">
      <w:pPr>
        <w:rPr>
          <w:lang w:val="en-GB"/>
        </w:rPr>
      </w:pPr>
      <w:r>
        <w:rPr>
          <w:lang w:val="en-GB"/>
        </w:rPr>
        <w:t xml:space="preserve">To investigate the utility of a holo-omic approach, we built a prediction model using data of each modality for the prediction targets tumor versus normal prediction and stage prediction. </w:t>
      </w:r>
      <w:r w:rsidR="00AC1F18">
        <w:rPr>
          <w:lang w:val="en-GB"/>
        </w:rPr>
        <w:t xml:space="preserve">For tumor </w:t>
      </w:r>
      <w:r w:rsidR="00B106E6">
        <w:rPr>
          <w:lang w:val="en-GB"/>
        </w:rPr>
        <w:t>versus normal prediction</w:t>
      </w:r>
      <w:r w:rsidR="00AC1F18">
        <w:rPr>
          <w:lang w:val="en-GB"/>
        </w:rPr>
        <w:t xml:space="preserve">, we </w:t>
      </w:r>
      <w:r w:rsidR="00B106E6">
        <w:rPr>
          <w:lang w:val="en-GB"/>
        </w:rPr>
        <w:t xml:space="preserve">used </w:t>
      </w:r>
      <w:r w:rsidR="00AC1F18">
        <w:rPr>
          <w:lang w:val="en-GB"/>
        </w:rPr>
        <w:t>a</w:t>
      </w:r>
      <w:r w:rsidR="00B106E6">
        <w:rPr>
          <w:lang w:val="en-GB"/>
        </w:rPr>
        <w:t xml:space="preserve"> support vector machine (</w:t>
      </w:r>
      <w:r w:rsidR="00AC1F18">
        <w:rPr>
          <w:lang w:val="en-GB"/>
        </w:rPr>
        <w:t>SVM</w:t>
      </w:r>
      <w:r w:rsidR="00B106E6">
        <w:rPr>
          <w:lang w:val="en-GB"/>
        </w:rPr>
        <w:t>) as the</w:t>
      </w:r>
      <w:r w:rsidR="00AC1F18">
        <w:rPr>
          <w:lang w:val="en-GB"/>
        </w:rPr>
        <w:t xml:space="preserve"> classifier</w:t>
      </w:r>
      <w:r w:rsidR="00B106E6">
        <w:rPr>
          <w:lang w:val="en-GB"/>
        </w:rPr>
        <w:t xml:space="preserve"> and the ANOVA f-test for the feature selection, while for stage prediction we used an elastic net model (enet) as both the regression model and the feature selector. </w:t>
      </w:r>
    </w:p>
    <w:p w14:paraId="77DC767F" w14:textId="151D8672" w:rsidR="00E54A00" w:rsidRPr="008D7032" w:rsidRDefault="008D7EC1" w:rsidP="008D7032">
      <w:pPr>
        <w:rPr>
          <w:lang w:val="en-GB"/>
        </w:rPr>
      </w:pPr>
      <w:r>
        <w:rPr>
          <w:lang w:val="en-GB"/>
        </w:rPr>
        <w:t>The results indicate that integrating gene expression with microbial</w:t>
      </w:r>
      <w:r w:rsidR="00AC1F18">
        <w:rPr>
          <w:lang w:val="en-GB"/>
        </w:rPr>
        <w:t xml:space="preserve"> abundance </w:t>
      </w:r>
      <w:r>
        <w:rPr>
          <w:lang w:val="en-GB"/>
        </w:rPr>
        <w:t>data does not lead to a significant improvement in prediction performance over using gene expression data alone</w:t>
      </w:r>
      <w:r w:rsidR="00AC1F18">
        <w:rPr>
          <w:lang w:val="en-GB"/>
        </w:rPr>
        <w:t xml:space="preserve"> for tumor versus normal prediction</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BD1C61">
        <w:t xml:space="preserve">Figure </w:t>
      </w:r>
      <w:r w:rsidR="00BD1C61">
        <w:rPr>
          <w:noProof/>
        </w:rPr>
        <w:t>2</w:t>
      </w:r>
      <w:r w:rsidR="00E34420">
        <w:rPr>
          <w:lang w:val="en-GB"/>
        </w:rPr>
        <w:fldChar w:fldCharType="end"/>
      </w:r>
      <w:r w:rsidR="00E34420">
        <w:rPr>
          <w:lang w:val="en-GB"/>
        </w:rPr>
        <w:t>)</w:t>
      </w:r>
      <w:r>
        <w:rPr>
          <w:lang w:val="en-GB"/>
        </w:rPr>
        <w:t>.</w:t>
      </w:r>
      <w:r w:rsidR="00E34420">
        <w:rPr>
          <w:lang w:val="en-GB"/>
        </w:rPr>
        <w:t xml:space="preserve"> </w:t>
      </w:r>
      <w:r w:rsidR="00AC1F18">
        <w:rPr>
          <w:lang w:val="en-GB"/>
        </w:rPr>
        <w:t>The difference in performance of the prediction model when using the gene expression data (GE) compared to the overlapped data (</w:t>
      </w:r>
      <w:r w:rsidR="00AC1F18">
        <w:t xml:space="preserve">GE </w:t>
      </w:r>
      <w:r w:rsidR="00AC1F18" w:rsidRPr="004D301D">
        <w:t>∩</w:t>
      </w:r>
      <w:r w:rsidR="00AC1F18">
        <w:t xml:space="preserve"> GENUS</w:t>
      </w:r>
      <w:r w:rsidR="00AC1F18">
        <w:rPr>
          <w:lang w:val="en-GB"/>
        </w:rPr>
        <w:t xml:space="preserve">) is statistically insignificant (p=0.0??). </w:t>
      </w:r>
    </w:p>
    <w:p w14:paraId="032E22C0" w14:textId="77777777" w:rsidR="008D7032" w:rsidRDefault="008D7032" w:rsidP="002B10C8">
      <w:pPr>
        <w:keepNext/>
        <w:rPr>
          <w:noProof/>
        </w:rPr>
      </w:pPr>
    </w:p>
    <w:p w14:paraId="645F8F4E" w14:textId="6395C186" w:rsidR="002B10C8" w:rsidRDefault="008D7EC1" w:rsidP="002B10C8">
      <w:pPr>
        <w:keepNext/>
      </w:pPr>
      <w:r w:rsidRPr="00E54A00">
        <w:rPr>
          <w:noProof/>
        </w:rPr>
        <w:drawing>
          <wp:inline distT="0" distB="0" distL="0" distR="0" wp14:anchorId="3F433CE1" wp14:editId="5C6C1670">
            <wp:extent cx="2203566" cy="2221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a:extLst>
                        <a:ext uri="{28A0092B-C50C-407E-A947-70E740481C1C}">
                          <a14:useLocalDpi xmlns:a14="http://schemas.microsoft.com/office/drawing/2010/main" val="0"/>
                        </a:ext>
                      </a:extLst>
                    </a:blip>
                    <a:srcRect l="74814"/>
                    <a:stretch/>
                  </pic:blipFill>
                  <pic:spPr bwMode="auto">
                    <a:xfrm>
                      <a:off x="0" y="0"/>
                      <a:ext cx="2203566" cy="2221200"/>
                    </a:xfrm>
                    <a:prstGeom prst="rect">
                      <a:avLst/>
                    </a:prstGeom>
                    <a:ln>
                      <a:noFill/>
                    </a:ln>
                    <a:extLst>
                      <a:ext uri="{53640926-AAD7-44D8-BBD7-CCE9431645EC}">
                        <a14:shadowObscured xmlns:a14="http://schemas.microsoft.com/office/drawing/2010/main"/>
                      </a:ext>
                    </a:extLst>
                  </pic:spPr>
                </pic:pic>
              </a:graphicData>
            </a:graphic>
          </wp:inline>
        </w:drawing>
      </w:r>
    </w:p>
    <w:p w14:paraId="11568389" w14:textId="41A9FAF0" w:rsidR="008D7EC1" w:rsidRPr="00C66F73" w:rsidRDefault="002B10C8" w:rsidP="002B10C8">
      <w:pPr>
        <w:pStyle w:val="Caption"/>
      </w:pPr>
      <w:bookmarkStart w:id="1" w:name="_Ref121922446"/>
      <w:r>
        <w:t xml:space="preserve">Figure </w:t>
      </w:r>
      <w:fldSimple w:instr=" SEQ Figure \* ARABIC ">
        <w:r w:rsidR="00BD1C61">
          <w:rPr>
            <w:noProof/>
          </w:rPr>
          <w:t>2</w:t>
        </w:r>
      </w:fldSimple>
      <w:bookmarkEnd w:id="1"/>
      <w:r>
        <w:t xml:space="preserve">: </w:t>
      </w:r>
      <w:r w:rsidR="00C66F73">
        <w:t xml:space="preserve">f1-score for the tumor versus normal prediction endpoint for </w:t>
      </w:r>
      <w:bookmarkStart w:id="2" w:name="_Hlk125317156"/>
      <w:r w:rsidR="00C66F73">
        <w:t xml:space="preserve">STAD </w:t>
      </w:r>
      <w:bookmarkStart w:id="3" w:name="_Hlk129018198"/>
      <w:r w:rsidR="00C66F73">
        <w:t>(stomach adenocarcinoma)</w:t>
      </w:r>
      <w:bookmarkEnd w:id="2"/>
      <w:bookmarkEnd w:id="3"/>
      <w:r w:rsidR="0080063F">
        <w:t xml:space="preserve">. </w:t>
      </w:r>
      <w:r w:rsidR="00DF4F25">
        <w:t xml:space="preserve">Each </w:t>
      </w:r>
      <w:r w:rsidR="0080063F">
        <w:t>line</w:t>
      </w:r>
      <w:r w:rsidR="00C66F73">
        <w:t xml:space="preserve"> contains the</w:t>
      </w:r>
      <w:r w:rsidR="00DF4F25">
        <w:t xml:space="preserve"> f1-score for</w:t>
      </w:r>
      <w:r w:rsidR="0080063F">
        <w:t xml:space="preserve"> a support vector machine trained and tested on a different modality, namely on the</w:t>
      </w:r>
      <w:r w:rsidR="00DF4F25">
        <w:t xml:space="preserve"> </w:t>
      </w:r>
      <w:r w:rsidR="00C66F73">
        <w:t>genus abundance data (GENUS),</w:t>
      </w:r>
      <w:r w:rsidR="0080063F">
        <w:t xml:space="preserve"> the</w:t>
      </w:r>
      <w:r w:rsidR="00C66F73">
        <w:t xml:space="preserve"> gene expression data (GE) and</w:t>
      </w:r>
      <w:r w:rsidR="00DF4F25">
        <w:t xml:space="preserve"> the concatenated</w:t>
      </w:r>
      <w:r w:rsidR="00C66F73">
        <w:t xml:space="preserve"> genus + gene expression </w:t>
      </w:r>
      <w:r w:rsidR="0080063F">
        <w:t>data</w:t>
      </w:r>
      <w:r w:rsidR="00C66F73">
        <w:t xml:space="preserve"> (GE </w:t>
      </w:r>
      <w:r w:rsidR="00C66F73" w:rsidRPr="004D301D">
        <w:t>∩</w:t>
      </w:r>
      <w:r w:rsidR="00C66F73">
        <w:t xml:space="preserve"> GENUS). </w:t>
      </w:r>
      <w:r w:rsidR="00DF4F25">
        <w:t>The endpoints of each horizontal line segment indicate the average f1-score across every random sampl</w:t>
      </w:r>
      <w:r w:rsidR="0080063F">
        <w:t>ing</w:t>
      </w:r>
      <w:r w:rsidR="00DF4F25">
        <w:t xml:space="preserve"> iteration, while the vertical line segments indicates the standard deviation of the f1-score across these iterations.</w:t>
      </w:r>
      <w:r w:rsidR="00A94BE5">
        <w:t xml:space="preserve"> The last point of each line indicates</w:t>
      </w:r>
      <w:r w:rsidR="008B1FA8">
        <w:t xml:space="preserve"> the prediction performance when all the features of the relevant modality are included (i.e. when there is no feature selection).</w:t>
      </w:r>
    </w:p>
    <w:p w14:paraId="1E9A9C00" w14:textId="123692C2" w:rsidR="008D7EC1" w:rsidRDefault="00E34420" w:rsidP="008D7EC1">
      <w:pPr>
        <w:rPr>
          <w:lang w:val="en-GB"/>
        </w:rPr>
      </w:pPr>
      <w:r>
        <w:lastRenderedPageBreak/>
        <w:t>T</w:t>
      </w:r>
      <w:r w:rsidR="00F30F05">
        <w:rPr>
          <w:lang w:val="en-GB"/>
        </w:rPr>
        <w:t>his result is</w:t>
      </w:r>
      <w:r w:rsidR="00AC1F18">
        <w:rPr>
          <w:lang w:val="en-GB"/>
        </w:rPr>
        <w:t xml:space="preserve"> also</w:t>
      </w:r>
      <w:r w:rsidR="00F30F05">
        <w:rPr>
          <w:lang w:val="en-GB"/>
        </w:rPr>
        <w:t xml:space="preserve"> consistent </w:t>
      </w:r>
      <w:r w:rsidR="00AC1F18">
        <w:rPr>
          <w:lang w:val="en-GB"/>
        </w:rPr>
        <w:t>(</w:t>
      </w:r>
      <w:r w:rsidR="00C2294D">
        <w:rPr>
          <w:lang w:val="en-GB"/>
        </w:rPr>
        <w:t>across all cancers</w:t>
      </w:r>
      <w:r w:rsidR="00AC1F18">
        <w:rPr>
          <w:lang w:val="en-GB"/>
        </w:rPr>
        <w:t>)</w:t>
      </w:r>
      <w:r w:rsidR="00C2294D">
        <w:rPr>
          <w:lang w:val="en-GB"/>
        </w:rPr>
        <w:t xml:space="preserve"> for</w:t>
      </w:r>
      <w:r w:rsidR="00F30F05">
        <w:rPr>
          <w:lang w:val="en-GB"/>
        </w:rPr>
        <w:t xml:space="preserve"> stage prediction</w:t>
      </w:r>
      <w:r>
        <w:rPr>
          <w:lang w:val="en-GB"/>
        </w:rPr>
        <w:t xml:space="preserve"> </w:t>
      </w:r>
      <w:r w:rsidR="001D01D0">
        <w:rPr>
          <w:lang w:val="en-GB"/>
        </w:rPr>
        <w:t>(</w:t>
      </w:r>
      <w:r>
        <w:rPr>
          <w:lang w:val="en-GB"/>
        </w:rPr>
        <w:fldChar w:fldCharType="begin"/>
      </w:r>
      <w:r>
        <w:rPr>
          <w:lang w:val="en-GB"/>
        </w:rPr>
        <w:instrText xml:space="preserve"> REF _Ref121922481 \h </w:instrText>
      </w:r>
      <w:r>
        <w:rPr>
          <w:lang w:val="en-GB"/>
        </w:rPr>
      </w:r>
      <w:r>
        <w:rPr>
          <w:lang w:val="en-GB"/>
        </w:rPr>
        <w:fldChar w:fldCharType="separate"/>
      </w:r>
      <w:r w:rsidR="00BD1C61">
        <w:t xml:space="preserve">Figure </w:t>
      </w:r>
      <w:r w:rsidR="00BD1C61">
        <w:rPr>
          <w:noProof/>
        </w:rPr>
        <w:t>3</w:t>
      </w:r>
      <w:r>
        <w:rPr>
          <w:lang w:val="en-GB"/>
        </w:rPr>
        <w:fldChar w:fldCharType="end"/>
      </w:r>
      <w:r w:rsidR="001D01D0">
        <w:rPr>
          <w:lang w:val="en-GB"/>
        </w:rPr>
        <w:t>)</w:t>
      </w:r>
      <w:r w:rsidR="00AC1F18">
        <w:rPr>
          <w:lang w:val="en-GB"/>
        </w:rPr>
        <w:t xml:space="preserve">, where the difference in performance between </w:t>
      </w:r>
      <w:r w:rsidR="00C2294D">
        <w:rPr>
          <w:lang w:val="en-GB"/>
        </w:rPr>
        <w:t xml:space="preserve">the prediction model when using the gene expression data (GE) </w:t>
      </w:r>
      <w:r w:rsidR="0048780E">
        <w:rPr>
          <w:lang w:val="en-GB"/>
        </w:rPr>
        <w:t>compared to</w:t>
      </w:r>
      <w:r w:rsidR="00C2294D">
        <w:rPr>
          <w:lang w:val="en-GB"/>
        </w:rPr>
        <w:t xml:space="preserve"> the overlapped data (</w:t>
      </w:r>
      <w:r w:rsidR="00C2294D">
        <w:t xml:space="preserve">GE </w:t>
      </w:r>
      <w:r w:rsidR="00C2294D" w:rsidRPr="004D301D">
        <w:t>∩</w:t>
      </w:r>
      <w:r w:rsidR="00C2294D">
        <w:t xml:space="preserve"> GENUS</w:t>
      </w:r>
      <w:r w:rsidR="00C2294D">
        <w:rPr>
          <w:lang w:val="en-GB"/>
        </w:rPr>
        <w:t>)</w:t>
      </w:r>
      <w:r w:rsidR="0048780E">
        <w:rPr>
          <w:lang w:val="en-GB"/>
        </w:rPr>
        <w:t xml:space="preserve"> is </w:t>
      </w:r>
      <w:r w:rsidR="00AC1F18">
        <w:rPr>
          <w:lang w:val="en-GB"/>
        </w:rPr>
        <w:t xml:space="preserve">also </w:t>
      </w:r>
      <w:r w:rsidR="0048780E">
        <w:rPr>
          <w:lang w:val="en-GB"/>
        </w:rPr>
        <w:t>statistically insignificant</w:t>
      </w:r>
      <w:r w:rsidR="00C2294D">
        <w:rPr>
          <w:lang w:val="en-GB"/>
        </w:rPr>
        <w:t xml:space="preserve"> (p=0.0??).</w:t>
      </w:r>
      <w:r w:rsidR="0048780E">
        <w:rPr>
          <w:lang w:val="en-GB"/>
        </w:rPr>
        <w:t xml:space="preserve"> </w:t>
      </w:r>
    </w:p>
    <w:p w14:paraId="10B304B7" w14:textId="1965F628" w:rsidR="002B10C8" w:rsidRPr="00F30F05" w:rsidRDefault="008D7EC1" w:rsidP="00F30F05">
      <w:pPr>
        <w:rPr>
          <w:lang w:val="en-GB"/>
        </w:rPr>
      </w:pPr>
      <w:r>
        <w:rPr>
          <w:noProof/>
          <w:lang w:val="en-GB"/>
        </w:rPr>
        <w:drawing>
          <wp:inline distT="0" distB="0" distL="0" distR="0" wp14:anchorId="19F120C6" wp14:editId="5CFD7FF3">
            <wp:extent cx="2166608" cy="2221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bwMode="auto">
                    <a:xfrm>
                      <a:off x="0" y="0"/>
                      <a:ext cx="2166608" cy="2221200"/>
                    </a:xfrm>
                    <a:prstGeom prst="rect">
                      <a:avLst/>
                    </a:prstGeom>
                    <a:extLst>
                      <a:ext uri="{53640926-AAD7-44D8-BBD7-CCE9431645EC}">
                        <a14:shadowObscured xmlns:a14="http://schemas.microsoft.com/office/drawing/2010/main"/>
                      </a:ext>
                    </a:extLst>
                  </pic:spPr>
                </pic:pic>
              </a:graphicData>
            </a:graphic>
          </wp:inline>
        </w:drawing>
      </w:r>
      <w:r w:rsidR="00F30F05">
        <w:t xml:space="preserve"> </w:t>
      </w:r>
    </w:p>
    <w:p w14:paraId="1787F611" w14:textId="4951E471" w:rsidR="0080063F" w:rsidRPr="00C66F73" w:rsidRDefault="002B10C8" w:rsidP="0080063F">
      <w:pPr>
        <w:pStyle w:val="Caption"/>
      </w:pPr>
      <w:bookmarkStart w:id="4" w:name="_Ref121922481"/>
      <w:r>
        <w:t xml:space="preserve">Figure </w:t>
      </w:r>
      <w:fldSimple w:instr=" SEQ Figure \* ARABIC ">
        <w:r w:rsidR="00BD1C61">
          <w:rPr>
            <w:noProof/>
          </w:rPr>
          <w:t>3</w:t>
        </w:r>
      </w:fldSimple>
      <w:bookmarkEnd w:id="4"/>
      <w:r>
        <w:t xml:space="preserve">: </w:t>
      </w:r>
      <w:r w:rsidR="0080063F">
        <w:t xml:space="preserve">root-mean-squared error (RMSE) for the stage prediction endpoint for STAD (stomach adenocarcinoma). Each line contains the RMSE for an elastic net model trained and tested on a different modality, namely on the genus abundance data (GENUS), the gene expression data (GE) and the concatenated genus + gene expression data (GE </w:t>
      </w:r>
      <w:r w:rsidR="0080063F" w:rsidRPr="004D301D">
        <w:t>∩</w:t>
      </w:r>
      <w:r w:rsidR="0080063F">
        <w:t xml:space="preserve"> GENUS). The endpoints of each horizontal line segment indicate the average RMSE across every random sampling iteration, while the vertical line segments indicates the standard deviation of the RMSE across these iterations.</w:t>
      </w:r>
    </w:p>
    <w:p w14:paraId="2D43E710" w14:textId="04B94168" w:rsidR="002B10C8" w:rsidRDefault="00F30F05" w:rsidP="00F30F05">
      <w:pPr>
        <w:rPr>
          <w:lang w:val="en-GB"/>
        </w:rPr>
      </w:pPr>
      <w:r>
        <w:rPr>
          <w:lang w:val="en-GB"/>
        </w:rPr>
        <w:t xml:space="preserve">The genus layer seems to provide </w:t>
      </w:r>
      <w:r w:rsidR="00B216F9">
        <w:rPr>
          <w:lang w:val="en-GB"/>
        </w:rPr>
        <w:t xml:space="preserve">poor </w:t>
      </w:r>
      <w:r>
        <w:rPr>
          <w:lang w:val="en-GB"/>
        </w:rPr>
        <w:t>performance</w:t>
      </w:r>
      <w:r w:rsidR="00B216F9">
        <w:rPr>
          <w:lang w:val="en-GB"/>
        </w:rPr>
        <w:t xml:space="preserve"> for both tumor vs normal prediction (</w:t>
      </w:r>
      <w:r w:rsidR="00B216F9">
        <w:rPr>
          <w:lang w:val="en-GB"/>
        </w:rPr>
        <w:fldChar w:fldCharType="begin"/>
      </w:r>
      <w:r w:rsidR="00B216F9">
        <w:rPr>
          <w:lang w:val="en-GB"/>
        </w:rPr>
        <w:instrText xml:space="preserve"> REF _Ref121922446 \h </w:instrText>
      </w:r>
      <w:r w:rsidR="00B216F9">
        <w:rPr>
          <w:lang w:val="en-GB"/>
        </w:rPr>
      </w:r>
      <w:r w:rsidR="00B216F9">
        <w:rPr>
          <w:lang w:val="en-GB"/>
        </w:rPr>
        <w:fldChar w:fldCharType="separate"/>
      </w:r>
      <w:r w:rsidR="00BD1C61">
        <w:t xml:space="preserve">Figure </w:t>
      </w:r>
      <w:r w:rsidR="00BD1C61">
        <w:rPr>
          <w:noProof/>
        </w:rPr>
        <w:t>2</w:t>
      </w:r>
      <w:r w:rsidR="00B216F9">
        <w:rPr>
          <w:lang w:val="en-GB"/>
        </w:rPr>
        <w:fldChar w:fldCharType="end"/>
      </w:r>
      <w:r w:rsidR="00B216F9">
        <w:rPr>
          <w:lang w:val="en-GB"/>
        </w:rPr>
        <w:t>) and stage prediction (</w:t>
      </w:r>
      <w:r w:rsidR="00B216F9">
        <w:rPr>
          <w:lang w:val="en-GB"/>
        </w:rPr>
        <w:fldChar w:fldCharType="begin"/>
      </w:r>
      <w:r w:rsidR="00B216F9">
        <w:rPr>
          <w:lang w:val="en-GB"/>
        </w:rPr>
        <w:instrText xml:space="preserve"> REF _Ref121922481 \h </w:instrText>
      </w:r>
      <w:r w:rsidR="00B216F9">
        <w:rPr>
          <w:lang w:val="en-GB"/>
        </w:rPr>
      </w:r>
      <w:r w:rsidR="00B216F9">
        <w:rPr>
          <w:lang w:val="en-GB"/>
        </w:rPr>
        <w:fldChar w:fldCharType="separate"/>
      </w:r>
      <w:r w:rsidR="00BD1C61">
        <w:t xml:space="preserve">Figure </w:t>
      </w:r>
      <w:r w:rsidR="00BD1C61">
        <w:rPr>
          <w:noProof/>
        </w:rPr>
        <w:t>3</w:t>
      </w:r>
      <w:r w:rsidR="00B216F9">
        <w:rPr>
          <w:lang w:val="en-GB"/>
        </w:rPr>
        <w:fldChar w:fldCharType="end"/>
      </w:r>
      <w:r w:rsidR="00B216F9">
        <w:rPr>
          <w:lang w:val="en-GB"/>
        </w:rPr>
        <w:t xml:space="preserve">), performing worse than either GE alone or the </w:t>
      </w:r>
      <w:r w:rsidR="00B216F9">
        <w:t xml:space="preserve">GE </w:t>
      </w:r>
      <w:r w:rsidR="00B216F9" w:rsidRPr="004D301D">
        <w:t>∩</w:t>
      </w:r>
      <w:r w:rsidR="00B216F9">
        <w:t xml:space="preserve"> GENUS modality. </w:t>
      </w:r>
      <w:r>
        <w:rPr>
          <w:lang w:val="en-GB"/>
        </w:rPr>
        <w:t>This is possibly because the taxonomic genus data mined from the tumor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58221893" w14:textId="64E26944" w:rsidR="00D5789C"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D07096">
        <w:rPr>
          <w:lang w:val="en-GB"/>
        </w:rPr>
        <w:instrText xml:space="preserve"> ADDIN ZOTERO_ITEM CSL_CITATION {"citationID":"1HMbmNSP","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 xml:space="preserve">. </w:t>
      </w:r>
    </w:p>
    <w:p w14:paraId="5CED5228" w14:textId="41186E14" w:rsidR="00D5789C" w:rsidRDefault="00D5789C" w:rsidP="00F30F05">
      <w:pPr>
        <w:rPr>
          <w:lang w:val="en-GB"/>
        </w:rPr>
      </w:pPr>
      <w:r>
        <w:rPr>
          <w:lang w:val="en-GB"/>
        </w:rPr>
        <w:t>These results are consistent across all cancers and prediction targets. Due to the availability of data and higher class balance, we will continue showing results only for STAD stage prediction.</w:t>
      </w:r>
    </w:p>
    <w:p w14:paraId="769D97FA" w14:textId="26D17F5E" w:rsidR="002B10C8" w:rsidRDefault="00055F9D" w:rsidP="002B10C8">
      <w:pPr>
        <w:pStyle w:val="Heading3"/>
        <w:rPr>
          <w:lang w:val="en-GB"/>
        </w:rPr>
      </w:pPr>
      <w:r>
        <w:rPr>
          <w:lang w:val="en-GB"/>
        </w:rPr>
        <w:t>Using nonlinear prediction model does not improve results</w:t>
      </w:r>
    </w:p>
    <w:p w14:paraId="25207D61" w14:textId="25333FD9" w:rsidR="00E4256B" w:rsidRDefault="002E1F07" w:rsidP="002E1F07">
      <w:pPr>
        <w:rPr>
          <w:lang w:val="en-GB"/>
        </w:rPr>
      </w:pPr>
      <w:r>
        <w:rPr>
          <w:lang w:val="en-GB"/>
        </w:rPr>
        <w:t>To investigate whether the results are due to the prediction model not being able to properly capture the information contained within the individual and overlapped layers and the interaction between these layers, we ran the prediction pipeline</w:t>
      </w:r>
      <w:r w:rsidR="00D5789C">
        <w:rPr>
          <w:lang w:val="en-GB"/>
        </w:rPr>
        <w:t xml:space="preserve"> using a random forest regressor, which is able to capture nonlinear relationships between features and has seen some success in prediction models with gene-based features.</w:t>
      </w:r>
    </w:p>
    <w:p w14:paraId="7D312250" w14:textId="60CC8C97" w:rsidR="00A36F3A" w:rsidRDefault="00055F9D" w:rsidP="002E1F07">
      <w:pPr>
        <w:rPr>
          <w:lang w:val="en-GB"/>
        </w:rPr>
      </w:pPr>
      <w:r>
        <w:rPr>
          <w:lang w:val="en-GB"/>
        </w:rPr>
        <w:t>Again, the holo-omic approach does not offer additional improvement over the individual gene expression layer, indicating that</w:t>
      </w:r>
      <w:r w:rsidR="00A36F3A">
        <w:rPr>
          <w:lang w:val="en-GB"/>
        </w:rPr>
        <w:t xml:space="preserve"> the lack of performance </w:t>
      </w:r>
      <w:r w:rsidR="00325836">
        <w:rPr>
          <w:lang w:val="en-GB"/>
        </w:rPr>
        <w:t xml:space="preserve">improvement with the holo-omics approach </w:t>
      </w:r>
      <w:r w:rsidR="00A36F3A">
        <w:rPr>
          <w:lang w:val="en-GB"/>
        </w:rPr>
        <w:t>is not due to the model not being able to properly capture complex nonlinear relationships</w:t>
      </w:r>
      <w:r>
        <w:rPr>
          <w:lang w:val="en-GB"/>
        </w:rPr>
        <w:t xml:space="preserve"> (</w:t>
      </w:r>
      <w:r>
        <w:rPr>
          <w:lang w:val="en-GB"/>
        </w:rPr>
        <w:fldChar w:fldCharType="begin"/>
      </w:r>
      <w:r>
        <w:rPr>
          <w:lang w:val="en-GB"/>
        </w:rPr>
        <w:instrText xml:space="preserve"> REF _Ref128407481 \h </w:instrText>
      </w:r>
      <w:r>
        <w:rPr>
          <w:lang w:val="en-GB"/>
        </w:rPr>
      </w:r>
      <w:r>
        <w:rPr>
          <w:lang w:val="en-GB"/>
        </w:rPr>
        <w:fldChar w:fldCharType="separate"/>
      </w:r>
      <w:r w:rsidR="00BD1C61">
        <w:t xml:space="preserve">Figure </w:t>
      </w:r>
      <w:r w:rsidR="00BD1C61">
        <w:rPr>
          <w:noProof/>
        </w:rPr>
        <w:t>4</w:t>
      </w:r>
      <w:r>
        <w:rPr>
          <w:lang w:val="en-GB"/>
        </w:rPr>
        <w:fldChar w:fldCharType="end"/>
      </w:r>
      <w:r>
        <w:rPr>
          <w:lang w:val="en-GB"/>
        </w:rPr>
        <w:t>)</w:t>
      </w:r>
      <w:r w:rsidR="00A36F3A">
        <w:rPr>
          <w:lang w:val="en-GB"/>
        </w:rPr>
        <w:t>.</w:t>
      </w:r>
    </w:p>
    <w:p w14:paraId="21821339" w14:textId="77777777" w:rsidR="00E4256B" w:rsidRDefault="00E4256B" w:rsidP="002E1F07">
      <w:pPr>
        <w:rPr>
          <w:lang w:val="en-GB"/>
        </w:rPr>
      </w:pPr>
    </w:p>
    <w:p w14:paraId="7A5B7E76" w14:textId="77777777" w:rsidR="002E1F07" w:rsidRDefault="002E1F07" w:rsidP="002E1F07">
      <w:pPr>
        <w:keepNext/>
      </w:pPr>
      <w:r>
        <w:rPr>
          <w:noProof/>
          <w:lang w:val="en-GB"/>
        </w:rPr>
        <w:lastRenderedPageBreak/>
        <w:drawing>
          <wp:inline distT="0" distB="0" distL="0" distR="0" wp14:anchorId="4FE366F1" wp14:editId="61F0FB93">
            <wp:extent cx="2375070" cy="22631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383053" cy="2270746"/>
                    </a:xfrm>
                    <a:prstGeom prst="rect">
                      <a:avLst/>
                    </a:prstGeom>
                  </pic:spPr>
                </pic:pic>
              </a:graphicData>
            </a:graphic>
          </wp:inline>
        </w:drawing>
      </w:r>
    </w:p>
    <w:p w14:paraId="230F7FB6" w14:textId="2524C6C8" w:rsidR="002E1F07" w:rsidRDefault="002E1F07" w:rsidP="002E1F07">
      <w:pPr>
        <w:pStyle w:val="Caption"/>
      </w:pPr>
      <w:bookmarkStart w:id="5" w:name="_Ref128407481"/>
      <w:r>
        <w:t xml:space="preserve">Figure </w:t>
      </w:r>
      <w:fldSimple w:instr=" SEQ Figure \* ARABIC ">
        <w:r w:rsidR="00BD1C61">
          <w:rPr>
            <w:noProof/>
          </w:rPr>
          <w:t>4</w:t>
        </w:r>
      </w:fldSimple>
      <w:bookmarkEnd w:id="5"/>
      <w:r>
        <w:t>:</w:t>
      </w:r>
      <w:r w:rsidRPr="003B015D">
        <w:t xml:space="preserve"> </w:t>
      </w:r>
      <w:r w:rsidR="002B6EB7">
        <w:t>RMSE for the stage prediction endpoint for STAD using a random forest model.</w:t>
      </w:r>
    </w:p>
    <w:p w14:paraId="2FDB2348" w14:textId="4F9DDE9B" w:rsidR="002B6EB7" w:rsidRPr="002B6EB7" w:rsidRDefault="002B6EB7" w:rsidP="002B6EB7">
      <w:r>
        <w:t>It appears that the random forest model achieves a similar root mean squared error as the elastic net model. Yet, neither of the models offer additional improvement when integrating the two modalities.</w:t>
      </w:r>
    </w:p>
    <w:p w14:paraId="24A332EC" w14:textId="7671AE9B" w:rsidR="002E1F07" w:rsidRDefault="002E1F07" w:rsidP="002E1F07">
      <w:pPr>
        <w:pStyle w:val="Heading2"/>
        <w:rPr>
          <w:lang w:val="en-GB"/>
        </w:rPr>
      </w:pPr>
      <w:r w:rsidRPr="00FC6891">
        <w:rPr>
          <w:lang w:val="en-GB"/>
        </w:rPr>
        <w:t>Lower performance is not due to feature selection</w:t>
      </w:r>
    </w:p>
    <w:p w14:paraId="02446966" w14:textId="2B00BD39" w:rsidR="002B6EB7" w:rsidRPr="002B6EB7" w:rsidRDefault="002B6EB7" w:rsidP="002B6EB7">
      <w:pPr>
        <w:rPr>
          <w:lang w:val="en-GB"/>
        </w:rPr>
      </w:pPr>
      <w:r>
        <w:rPr>
          <w:lang w:val="en-GB"/>
        </w:rPr>
        <w:t xml:space="preserve">The </w:t>
      </w:r>
      <w:r w:rsidR="00FE7B96">
        <w:rPr>
          <w:lang w:val="en-GB"/>
        </w:rPr>
        <w:t>feature selection method and process has a significant impact on the performance and results of prediction models [CITATION HERE].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1FECB4D8" w14:textId="41F5C8C0" w:rsidR="002E1F07" w:rsidRPr="002E1F07" w:rsidRDefault="002E1F07" w:rsidP="002B6EB7">
      <w:pPr>
        <w:pStyle w:val="Heading3"/>
        <w:rPr>
          <w:lang w:val="en-GB"/>
        </w:rPr>
      </w:pPr>
      <w:r w:rsidRPr="002E1F07">
        <w:rPr>
          <w:lang w:val="en-GB"/>
        </w:rPr>
        <w:t>Results independent of feature selection method</w:t>
      </w:r>
    </w:p>
    <w:p w14:paraId="0BC4D3F5" w14:textId="66946160" w:rsidR="00FE7B96" w:rsidRDefault="002E1F07" w:rsidP="008D7032">
      <w:pPr>
        <w:rPr>
          <w:lang w:val="en-GB"/>
        </w:rPr>
      </w:pPr>
      <w:r>
        <w:rPr>
          <w:lang w:val="en-GB"/>
        </w:rPr>
        <w:t>To investigate whether the lower performance was due to the feature selection method, we attempted the experiments while using the chi2 test as well</w:t>
      </w:r>
      <w:r w:rsidR="00FE7B96">
        <w:rPr>
          <w:lang w:val="en-GB"/>
        </w:rPr>
        <w:t xml:space="preserve"> (</w:t>
      </w:r>
      <w:r w:rsidR="00FE7B96">
        <w:rPr>
          <w:lang w:val="en-GB"/>
        </w:rPr>
        <w:fldChar w:fldCharType="begin"/>
      </w:r>
      <w:r w:rsidR="00FE7B96">
        <w:rPr>
          <w:lang w:val="en-GB"/>
        </w:rPr>
        <w:instrText xml:space="preserve"> REF _Ref129572874 \h </w:instrText>
      </w:r>
      <w:r w:rsidR="00FE7B96">
        <w:rPr>
          <w:lang w:val="en-GB"/>
        </w:rPr>
      </w:r>
      <w:r w:rsidR="00FE7B96">
        <w:rPr>
          <w:lang w:val="en-GB"/>
        </w:rPr>
        <w:fldChar w:fldCharType="separate"/>
      </w:r>
      <w:r w:rsidR="00BD1C61">
        <w:t xml:space="preserve">Figure </w:t>
      </w:r>
      <w:r w:rsidR="00BD1C61">
        <w:rPr>
          <w:noProof/>
        </w:rPr>
        <w:t>5</w:t>
      </w:r>
      <w:r w:rsidR="00FE7B96">
        <w:rPr>
          <w:lang w:val="en-GB"/>
        </w:rPr>
        <w:fldChar w:fldCharType="end"/>
      </w:r>
      <w:r w:rsidR="00FE7B96">
        <w:rPr>
          <w:lang w:val="en-GB"/>
        </w:rPr>
        <w:t>)</w:t>
      </w:r>
      <w:r>
        <w:rPr>
          <w:lang w:val="en-GB"/>
        </w:rPr>
        <w:t>.</w:t>
      </w:r>
      <w:r w:rsidR="00FE7B96">
        <w:rPr>
          <w:lang w:val="en-GB"/>
        </w:rPr>
        <w:t xml:space="preserve"> Using the different feature selection method offers no additional improvement.</w:t>
      </w:r>
    </w:p>
    <w:p w14:paraId="003A82C2" w14:textId="75B3BF75" w:rsidR="002E1F07" w:rsidRDefault="002E1F07" w:rsidP="002E1F07">
      <w:pPr>
        <w:keepNext/>
      </w:pPr>
      <w:r>
        <w:rPr>
          <w:noProof/>
          <w:lang w:val="en-GB"/>
        </w:rPr>
        <w:drawing>
          <wp:inline distT="0" distB="0" distL="0" distR="0" wp14:anchorId="7D776C23" wp14:editId="3741A49E">
            <wp:extent cx="2191189" cy="2246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a:extLst>
                        <a:ext uri="{28A0092B-C50C-407E-A947-70E740481C1C}">
                          <a14:useLocalDpi xmlns:a14="http://schemas.microsoft.com/office/drawing/2010/main" val="0"/>
                        </a:ext>
                      </a:extLst>
                    </a:blip>
                    <a:stretch>
                      <a:fillRect/>
                    </a:stretch>
                  </pic:blipFill>
                  <pic:spPr bwMode="auto">
                    <a:xfrm>
                      <a:off x="0" y="0"/>
                      <a:ext cx="2191189" cy="2246400"/>
                    </a:xfrm>
                    <a:prstGeom prst="rect">
                      <a:avLst/>
                    </a:prstGeom>
                    <a:extLst>
                      <a:ext uri="{53640926-AAD7-44D8-BBD7-CCE9431645EC}">
                        <a14:shadowObscured xmlns:a14="http://schemas.microsoft.com/office/drawing/2010/main"/>
                      </a:ext>
                    </a:extLst>
                  </pic:spPr>
                </pic:pic>
              </a:graphicData>
            </a:graphic>
          </wp:inline>
        </w:drawing>
      </w:r>
    </w:p>
    <w:p w14:paraId="68BDCDC0" w14:textId="20C73DBE" w:rsidR="002E1F07" w:rsidRPr="002E1F07" w:rsidRDefault="002E1F07" w:rsidP="002E1F07">
      <w:pPr>
        <w:pStyle w:val="Caption"/>
        <w:rPr>
          <w:lang w:val="en-GB"/>
        </w:rPr>
      </w:pPr>
      <w:bookmarkStart w:id="6" w:name="_Ref129572874"/>
      <w:r>
        <w:t xml:space="preserve">Figure </w:t>
      </w:r>
      <w:fldSimple w:instr=" SEQ Figure \* ARABIC ">
        <w:r w:rsidR="00BD1C61">
          <w:rPr>
            <w:noProof/>
          </w:rPr>
          <w:t>5</w:t>
        </w:r>
      </w:fldSimple>
      <w:bookmarkEnd w:id="6"/>
      <w:r>
        <w:t xml:space="preserve">: Cancer predictions for stage using </w:t>
      </w:r>
      <w:r w:rsidR="0030217C">
        <w:t>pearson as feature selector</w:t>
      </w:r>
    </w:p>
    <w:p w14:paraId="6637EAD4" w14:textId="523897F4" w:rsidR="00283898" w:rsidRDefault="00283898" w:rsidP="00283898">
      <w:pPr>
        <w:pStyle w:val="Heading3"/>
        <w:rPr>
          <w:lang w:val="en-GB"/>
        </w:rPr>
      </w:pPr>
      <w:r>
        <w:rPr>
          <w:lang w:val="en-GB"/>
        </w:rPr>
        <w:t xml:space="preserve">Feature selection is dominated by </w:t>
      </w:r>
      <w:r w:rsidR="001A53FC">
        <w:rPr>
          <w:lang w:val="en-GB"/>
        </w:rPr>
        <w:t>gene expression features</w:t>
      </w:r>
    </w:p>
    <w:p w14:paraId="449368DB" w14:textId="79418405" w:rsidR="00E34420" w:rsidRDefault="006E35E8" w:rsidP="00E34420">
      <w:pPr>
        <w:rPr>
          <w:lang w:val="en-GB"/>
        </w:rPr>
      </w:pPr>
      <w:r>
        <w:rPr>
          <w:lang w:val="en-GB"/>
        </w:rPr>
        <w:t xml:space="preserve">To investigate whether the prediction models trained on the </w:t>
      </w:r>
      <w:r>
        <w:t xml:space="preserve">GE </w:t>
      </w:r>
      <w:r w:rsidRPr="004D301D">
        <w:t>∩</w:t>
      </w:r>
      <w:r>
        <w:t xml:space="preserve"> GENUS</w:t>
      </w:r>
      <w:r>
        <w:rPr>
          <w:lang w:val="en-GB"/>
        </w:rPr>
        <w:t xml:space="preserve"> set were are making use of both GE and GENUS features, we investigated what fraction of the features selected for different feature selection amounts consisted of GE features. Thus, we plotted the proportion of selected GE</w:t>
      </w:r>
      <w:r w:rsidR="00E34420">
        <w:rPr>
          <w:lang w:val="en-GB"/>
        </w:rPr>
        <w:t xml:space="preserve"> </w:t>
      </w:r>
      <w:r>
        <w:rPr>
          <w:lang w:val="en-GB"/>
        </w:rPr>
        <w:lastRenderedPageBreak/>
        <w:t>features for stage prediction when using an elastic net as the feature selector and displayed the fraction for different feature selection amounts</w:t>
      </w:r>
      <w:r w:rsidR="00816AC3">
        <w:rPr>
          <w:lang w:val="en-GB"/>
        </w:rPr>
        <w:t xml:space="preserve"> (</w:t>
      </w:r>
      <w:r w:rsidR="00816AC3">
        <w:rPr>
          <w:lang w:val="en-GB"/>
        </w:rPr>
        <w:fldChar w:fldCharType="begin"/>
      </w:r>
      <w:r w:rsidR="00816AC3">
        <w:rPr>
          <w:lang w:val="en-GB"/>
        </w:rPr>
        <w:instrText xml:space="preserve"> REF _Ref130481355 \h </w:instrText>
      </w:r>
      <w:r w:rsidR="00816AC3">
        <w:rPr>
          <w:lang w:val="en-GB"/>
        </w:rPr>
      </w:r>
      <w:r w:rsidR="00816AC3">
        <w:rPr>
          <w:lang w:val="en-GB"/>
        </w:rPr>
        <w:fldChar w:fldCharType="separate"/>
      </w:r>
      <w:r w:rsidR="00BD1C61">
        <w:t xml:space="preserve">Figure </w:t>
      </w:r>
      <w:r w:rsidR="00BD1C61">
        <w:rPr>
          <w:noProof/>
        </w:rPr>
        <w:t>6</w:t>
      </w:r>
      <w:r w:rsidR="00816AC3">
        <w:rPr>
          <w:lang w:val="en-GB"/>
        </w:rPr>
        <w:fldChar w:fldCharType="end"/>
      </w:r>
      <w:r w:rsidR="00816AC3">
        <w:rPr>
          <w:lang w:val="en-GB"/>
        </w:rPr>
        <w:t>)</w:t>
      </w:r>
      <w:r>
        <w:rPr>
          <w:lang w:val="en-GB"/>
        </w:rPr>
        <w:t>.</w:t>
      </w:r>
      <w:r w:rsidR="00816AC3">
        <w:rPr>
          <w:lang w:val="en-GB"/>
        </w:rPr>
        <w:t xml:space="preserve"> </w:t>
      </w:r>
    </w:p>
    <w:p w14:paraId="6C63F8CD" w14:textId="2CC22826" w:rsidR="005E5774" w:rsidRPr="00816AC3" w:rsidRDefault="00283898" w:rsidP="00816AC3">
      <w:pPr>
        <w:rPr>
          <w:lang w:val="en-GB"/>
        </w:rPr>
      </w:pPr>
      <w:r>
        <w:rPr>
          <w:lang w:val="en-GB"/>
        </w:rPr>
        <w:t xml:space="preserve">It seems that when performing feature selection on the integrated dataset, </w:t>
      </w:r>
      <w:r w:rsidR="00816AC3">
        <w:rPr>
          <w:lang w:val="en-GB"/>
        </w:rPr>
        <w:t xml:space="preserve">almost all </w:t>
      </w:r>
      <w:r>
        <w:rPr>
          <w:lang w:val="en-GB"/>
        </w:rPr>
        <w:t>of the features selected</w:t>
      </w:r>
      <w:r w:rsidR="00B17DBC">
        <w:rPr>
          <w:lang w:val="en-GB"/>
        </w:rPr>
        <w:t xml:space="preserve"> originate from the gene expressio</w:t>
      </w:r>
      <w:r w:rsidR="00816AC3">
        <w:rPr>
          <w:lang w:val="en-GB"/>
        </w:rPr>
        <w:t>n set</w:t>
      </w:r>
      <w:r w:rsidR="00B17DBC">
        <w:rPr>
          <w:lang w:val="en-GB"/>
        </w:rPr>
        <w:t>.</w:t>
      </w:r>
      <w:r>
        <w:rPr>
          <w:lang w:val="en-GB"/>
        </w:rPr>
        <w:t xml:space="preserve"> </w:t>
      </w:r>
      <w:r w:rsidR="00816AC3">
        <w:rPr>
          <w:lang w:val="en-GB"/>
        </w:rPr>
        <w:t>When investigating the absolute amount of genus features selected, this corresponds to approximately only 1 genus feature being selected across the random sampling iterations and selected feature amounts (</w:t>
      </w:r>
      <w:r w:rsidR="00816AC3">
        <w:rPr>
          <w:lang w:val="en-GB"/>
        </w:rPr>
        <w:fldChar w:fldCharType="begin"/>
      </w:r>
      <w:r w:rsidR="00816AC3">
        <w:rPr>
          <w:lang w:val="en-GB"/>
        </w:rPr>
        <w:instrText xml:space="preserve"> REF _Ref130481572 \h </w:instrText>
      </w:r>
      <w:r w:rsidR="00816AC3">
        <w:rPr>
          <w:lang w:val="en-GB"/>
        </w:rPr>
      </w:r>
      <w:r w:rsidR="00816AC3">
        <w:rPr>
          <w:lang w:val="en-GB"/>
        </w:rPr>
        <w:fldChar w:fldCharType="separate"/>
      </w:r>
      <w:r w:rsidR="00BD1C61">
        <w:t xml:space="preserve">Figure </w:t>
      </w:r>
      <w:r w:rsidR="00BD1C61">
        <w:rPr>
          <w:noProof/>
        </w:rPr>
        <w:t>7</w:t>
      </w:r>
      <w:r w:rsidR="00816AC3">
        <w:rPr>
          <w:lang w:val="en-GB"/>
        </w:rPr>
        <w:fldChar w:fldCharType="end"/>
      </w:r>
      <w:r w:rsidR="00816AC3">
        <w:rPr>
          <w:lang w:val="en-GB"/>
        </w:rPr>
        <w:t>).</w:t>
      </w:r>
    </w:p>
    <w:p w14:paraId="23C22CE1" w14:textId="7B2DF5BF" w:rsidR="00C401CE" w:rsidRDefault="00816AC3" w:rsidP="00C401CE">
      <w:pPr>
        <w:rPr>
          <w:lang w:val="en-GB"/>
        </w:rPr>
      </w:pPr>
      <w:r>
        <w:rPr>
          <w:lang w:val="en-GB"/>
        </w:rPr>
        <w:t xml:space="preserve">Since there are much more gene expression features than genus features (5000 vs 221), if one assumes that both modalities are as predictive of the target, we would naturally expect more gene expression features to be selected. </w:t>
      </w:r>
      <w:r w:rsidR="006303DE">
        <w:rPr>
          <w:lang w:val="en-GB"/>
        </w:rPr>
        <w:t>Namely, we would expect roughly 4% of the selected features to be genus features.</w:t>
      </w:r>
      <w:r>
        <w:rPr>
          <w:lang w:val="en-GB"/>
        </w:rPr>
        <w:t xml:space="preserve"> </w:t>
      </w:r>
      <w:r w:rsidR="006303DE">
        <w:rPr>
          <w:lang w:val="en-GB"/>
        </w:rPr>
        <w:t xml:space="preserve">Following this logic, for the top 6 and top 10 feature selected, the 1 genus features selecte is within expectations. However, for the higher amount of selected features, the genus features represent a disproportionately low fraction of the total selected feature set.  </w:t>
      </w:r>
    </w:p>
    <w:p w14:paraId="5BD9238D" w14:textId="77777777" w:rsidR="00B17DBC" w:rsidRDefault="00283898" w:rsidP="00B17DBC">
      <w:pPr>
        <w:keepNext/>
      </w:pPr>
      <w:r>
        <w:rPr>
          <w:noProof/>
          <w:lang w:val="en-GB"/>
        </w:rPr>
        <w:drawing>
          <wp:inline distT="0" distB="0" distL="0" distR="0" wp14:anchorId="5BE6D455" wp14:editId="684B34FF">
            <wp:extent cx="5107294"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5107294" cy="2865755"/>
                    </a:xfrm>
                    <a:prstGeom prst="rect">
                      <a:avLst/>
                    </a:prstGeom>
                  </pic:spPr>
                </pic:pic>
              </a:graphicData>
            </a:graphic>
          </wp:inline>
        </w:drawing>
      </w:r>
    </w:p>
    <w:p w14:paraId="055538B4" w14:textId="45D77D9D" w:rsidR="005C34BD" w:rsidRDefault="00B17DBC" w:rsidP="005C34BD">
      <w:pPr>
        <w:pStyle w:val="Caption"/>
      </w:pPr>
      <w:bookmarkStart w:id="7" w:name="_Ref130481355"/>
      <w:r>
        <w:t xml:space="preserve">Figure </w:t>
      </w:r>
      <w:fldSimple w:instr=" SEQ Figure \* ARABIC ">
        <w:r w:rsidR="00BD1C61">
          <w:rPr>
            <w:noProof/>
          </w:rPr>
          <w:t>6</w:t>
        </w:r>
      </w:fldSimple>
      <w:bookmarkEnd w:id="7"/>
      <w:r>
        <w:t xml:space="preserve">: </w:t>
      </w:r>
      <w:r w:rsidR="004E7F30">
        <w:t xml:space="preserve">the fraction of GE features (vertical axis) selected from the total amount of features for each feature amount (horizontal axis) when doing stage prediction </w:t>
      </w:r>
      <w:r w:rsidR="005C34BD">
        <w:t xml:space="preserve">STAD </w:t>
      </w:r>
      <w:r w:rsidR="004E7F30">
        <w:t xml:space="preserve">with the genus + gene expression modality (GE </w:t>
      </w:r>
      <w:r w:rsidR="004E7F30" w:rsidRPr="004D301D">
        <w:t>∩</w:t>
      </w:r>
      <w:r w:rsidR="004E7F30">
        <w:t xml:space="preserve"> GENUS). </w:t>
      </w:r>
      <w:r w:rsidR="005C34BD">
        <w:t xml:space="preserve">These features were selected out of 5221 total GE </w:t>
      </w:r>
      <w:r w:rsidR="005C34BD" w:rsidRPr="004D301D">
        <w:t>∩</w:t>
      </w:r>
      <w:r w:rsidR="005C34BD">
        <w:t xml:space="preserve"> GENUS features using an elastic net model.</w:t>
      </w:r>
      <w:r w:rsidR="00CE0319">
        <w:t xml:space="preserve"> </w:t>
      </w:r>
      <w:r w:rsidR="00CE0319">
        <w:t xml:space="preserve">The endpoints of each horizontal line segment indicate the average </w:t>
      </w:r>
      <w:r w:rsidR="00CE0319">
        <w:t xml:space="preserve">fraction of GE </w:t>
      </w:r>
      <w:r w:rsidR="00CE0319">
        <w:t>features selected across the 200 random sampling iterations, while the error bars indicate the standard deviation across these iterations.</w:t>
      </w:r>
    </w:p>
    <w:p w14:paraId="5B2FBE3E" w14:textId="316CFA3A" w:rsidR="00EE7197" w:rsidRDefault="00EE7197" w:rsidP="004E7F30">
      <w:pPr>
        <w:pStyle w:val="Caption"/>
      </w:pPr>
      <w:r>
        <w:rPr>
          <w:noProof/>
        </w:rPr>
        <w:lastRenderedPageBreak/>
        <w:drawing>
          <wp:inline distT="0" distB="0" distL="0" distR="0" wp14:anchorId="5B87FA20" wp14:editId="45476647">
            <wp:extent cx="5049187"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5049187" cy="2865755"/>
                    </a:xfrm>
                    <a:prstGeom prst="rect">
                      <a:avLst/>
                    </a:prstGeom>
                  </pic:spPr>
                </pic:pic>
              </a:graphicData>
            </a:graphic>
          </wp:inline>
        </w:drawing>
      </w:r>
    </w:p>
    <w:p w14:paraId="440FEC78" w14:textId="6F9010E7" w:rsidR="00CE0319" w:rsidRPr="00C66F73" w:rsidRDefault="00EE7197" w:rsidP="00CE0319">
      <w:pPr>
        <w:pStyle w:val="Caption"/>
      </w:pPr>
      <w:bookmarkStart w:id="8" w:name="_Ref130481572"/>
      <w:r>
        <w:t xml:space="preserve">Figure </w:t>
      </w:r>
      <w:fldSimple w:instr=" SEQ Figure \* ARABIC ">
        <w:r w:rsidR="00BD1C61">
          <w:rPr>
            <w:noProof/>
          </w:rPr>
          <w:t>7</w:t>
        </w:r>
      </w:fldSimple>
      <w:bookmarkEnd w:id="8"/>
      <w:r>
        <w:t xml:space="preserve">: </w:t>
      </w:r>
      <w:r w:rsidR="004E7F30">
        <w:t xml:space="preserve">the absolute amount of GENUS features (vertical axis) selected from the total amount of features for each feature amount (horizontal axis) when doing stage prediction </w:t>
      </w:r>
      <w:r w:rsidR="005C34BD">
        <w:t xml:space="preserve">for STAD </w:t>
      </w:r>
      <w:r w:rsidR="004E7F30">
        <w:t xml:space="preserve">with the genus + gene expression modality (GE </w:t>
      </w:r>
      <w:r w:rsidR="004E7F30" w:rsidRPr="004D301D">
        <w:t>∩</w:t>
      </w:r>
      <w:r w:rsidR="004E7F30">
        <w:t xml:space="preserve"> GENUS).  </w:t>
      </w:r>
      <w:r w:rsidR="005C34BD">
        <w:t xml:space="preserve">These features were selected out of 5221 total </w:t>
      </w:r>
      <w:r w:rsidR="005C34BD">
        <w:t xml:space="preserve">GE </w:t>
      </w:r>
      <w:r w:rsidR="005C34BD" w:rsidRPr="004D301D">
        <w:t>∩</w:t>
      </w:r>
      <w:r w:rsidR="005C34BD">
        <w:t xml:space="preserve"> GENUS</w:t>
      </w:r>
      <w:r w:rsidR="005C34BD">
        <w:t xml:space="preserve"> features using an elastic net model.</w:t>
      </w:r>
      <w:r w:rsidR="00CE0319">
        <w:t xml:space="preserve"> The endpoints of each horizontal line segment indicate the average number of GENUS features selected across the 200 random sampling iterations, while t</w:t>
      </w:r>
      <w:r w:rsidR="00CE0319">
        <w:t>he</w:t>
      </w:r>
      <w:r w:rsidR="00CE0319">
        <w:t xml:space="preserve"> error bars indicate the standard deviation across these iterations.</w:t>
      </w:r>
    </w:p>
    <w:p w14:paraId="514FECEE" w14:textId="31EF8CF0" w:rsidR="004E7F30" w:rsidRDefault="004E7F30" w:rsidP="004E7F30">
      <w:pPr>
        <w:pStyle w:val="Caption"/>
      </w:pP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19118088" w:rsidR="00451C9E" w:rsidRDefault="00177457" w:rsidP="00451C9E">
      <w:pPr>
        <w:rPr>
          <w:lang w:val="en-GB"/>
        </w:rPr>
      </w:pPr>
      <w:r>
        <w:rPr>
          <w:lang w:val="en-GB"/>
        </w:rPr>
        <w:t xml:space="preserve">As the domination of gene expression features during the selection process could prevent the prediction model from properly capturing the information of both the gene expression and the genus data, </w:t>
      </w:r>
      <w:r w:rsidR="00451C9E">
        <w:rPr>
          <w:lang w:val="en-GB"/>
        </w:rPr>
        <w:t xml:space="preserve">we </w:t>
      </w:r>
      <w:r w:rsidR="008D7032">
        <w:rPr>
          <w:lang w:val="en-GB"/>
        </w:rPr>
        <w:t xml:space="preserve">attempted to avoid this by repeating </w:t>
      </w:r>
      <w:r w:rsidR="00451C9E">
        <w:rPr>
          <w:lang w:val="en-GB"/>
        </w:rPr>
        <w:t>the</w:t>
      </w:r>
      <w:r>
        <w:rPr>
          <w:lang w:val="en-GB"/>
        </w:rPr>
        <w:t xml:space="preserve"> prediction</w:t>
      </w:r>
      <w:r w:rsidR="00451C9E">
        <w:rPr>
          <w:lang w:val="en-GB"/>
        </w:rPr>
        <w:t xml:space="preserve"> experiments while enforcing parity in the amount of features selected </w:t>
      </w:r>
      <w:r w:rsidR="008D7032">
        <w:rPr>
          <w:lang w:val="en-GB"/>
        </w:rPr>
        <w:t>from</w:t>
      </w:r>
      <w:r w:rsidR="00451C9E">
        <w:rPr>
          <w:lang w:val="en-GB"/>
        </w:rPr>
        <w:t xml:space="preserve"> each modality. To do this, we performed feature selection prior to integrating the modalities </w:t>
      </w:r>
      <w:r>
        <w:rPr>
          <w:lang w:val="en-GB"/>
        </w:rPr>
        <w:t xml:space="preserve">and ensured that for each feature selection amount, half of the features were from the GE modality while the other half was from GENUS. </w:t>
      </w:r>
    </w:p>
    <w:p w14:paraId="6DD93C1E" w14:textId="5B3B50A0"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sidR="00384D67">
        <w:rPr>
          <w:lang w:val="en-GB"/>
        </w:rPr>
        <w:fldChar w:fldCharType="begin"/>
      </w:r>
      <w:r w:rsidR="00384D67">
        <w:rPr>
          <w:lang w:val="en-GB"/>
        </w:rPr>
        <w:instrText xml:space="preserve"> REF _Ref130476870 \h </w:instrText>
      </w:r>
      <w:r w:rsidR="00384D67">
        <w:rPr>
          <w:lang w:val="en-GB"/>
        </w:rPr>
      </w:r>
      <w:r w:rsidR="00384D67">
        <w:rPr>
          <w:lang w:val="en-GB"/>
        </w:rPr>
        <w:fldChar w:fldCharType="separate"/>
      </w:r>
      <w:r w:rsidR="00BD1C61">
        <w:t xml:space="preserve">Figure </w:t>
      </w:r>
      <w:r w:rsidR="00BD1C61">
        <w:rPr>
          <w:noProof/>
        </w:rPr>
        <w:t>8</w:t>
      </w:r>
      <w:r w:rsidR="00384D67">
        <w:rPr>
          <w:lang w:val="en-GB"/>
        </w:rPr>
        <w:fldChar w:fldCharType="end"/>
      </w:r>
      <w:r>
        <w:rPr>
          <w:lang w:val="en-GB"/>
        </w:rPr>
        <w:t>).</w:t>
      </w:r>
      <w:r w:rsidR="00EC1E00">
        <w:rPr>
          <w:lang w:val="en-GB"/>
        </w:rPr>
        <w:t xml:space="preserve"> Comparing the lowest scores for each modality indicates that there is no statistically significant difference between the model trained with modality enforcement and the one trained without modality enforcement (P = 0.5)</w:t>
      </w:r>
    </w:p>
    <w:p w14:paraId="29D50F0B" w14:textId="77777777" w:rsidR="00E07EFA" w:rsidRDefault="00792A21" w:rsidP="00E07EFA">
      <w:pPr>
        <w:keepNext/>
      </w:pPr>
      <w:r>
        <w:rPr>
          <w:noProof/>
          <w:lang w:val="en-GB"/>
        </w:rPr>
        <w:lastRenderedPageBreak/>
        <w:drawing>
          <wp:inline distT="0" distB="0" distL="0" distR="0" wp14:anchorId="73FFC065" wp14:editId="128EEB24">
            <wp:extent cx="2191189" cy="224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2191189" cy="2246400"/>
                    </a:xfrm>
                    <a:prstGeom prst="rect">
                      <a:avLst/>
                    </a:prstGeom>
                  </pic:spPr>
                </pic:pic>
              </a:graphicData>
            </a:graphic>
          </wp:inline>
        </w:drawing>
      </w:r>
    </w:p>
    <w:p w14:paraId="40900698" w14:textId="4C3FB100" w:rsidR="00241BAB" w:rsidRDefault="00E07EFA" w:rsidP="00241BAB">
      <w:pPr>
        <w:pStyle w:val="Caption"/>
      </w:pPr>
      <w:bookmarkStart w:id="9" w:name="_Ref130476870"/>
      <w:r>
        <w:t xml:space="preserve">Figure </w:t>
      </w:r>
      <w:fldSimple w:instr=" SEQ Figure \* ARABIC ">
        <w:r w:rsidR="00BD1C61">
          <w:rPr>
            <w:noProof/>
          </w:rPr>
          <w:t>8</w:t>
        </w:r>
      </w:fldSimple>
      <w:bookmarkEnd w:id="9"/>
      <w:r>
        <w:t>:</w:t>
      </w:r>
      <w:r w:rsidR="00EC1E00">
        <w:t xml:space="preserve"> </w:t>
      </w:r>
      <w:r w:rsidR="00EC1E00">
        <w:t>root-mean-squared error (RMSE) for the stage prediction endpoint for STAD (stomach adenocarcinoma). Each line contains the RMSE for an elastic net model trained and tested on a different modality, namely on the genus abundance data (GENUS), the gene expression data (GE)</w:t>
      </w:r>
      <w:r w:rsidR="00EC1E00">
        <w:t xml:space="preserve">, </w:t>
      </w:r>
      <w:r w:rsidR="00EC1E00">
        <w:t xml:space="preserve">the concatenated genus + gene expression data (GE </w:t>
      </w:r>
      <w:r w:rsidR="00EC1E00" w:rsidRPr="004D301D">
        <w:t>∩</w:t>
      </w:r>
      <w:r w:rsidR="00EC1E00">
        <w:t xml:space="preserve"> GENUS)</w:t>
      </w:r>
      <w:r w:rsidR="00EC1E00">
        <w:t xml:space="preserve"> </w:t>
      </w:r>
      <w:r w:rsidR="00EC1E00" w:rsidRPr="00E07EFA">
        <w:t xml:space="preserve">and </w:t>
      </w:r>
      <w:r w:rsidR="00EC1E00">
        <w:t xml:space="preserve">the </w:t>
      </w:r>
      <w:r w:rsidR="00EC1E00" w:rsidRPr="00E07EFA">
        <w:t>concatenated genus + gene expression features with enforced parity (GE ∩ GENUS (parity))</w:t>
      </w:r>
      <w:r w:rsidR="00EC1E00">
        <w:t>. The endpoints of each horizontal line segment indicate the average RMSE across every random sampling iteration, while the vertical line segments indicates the standard deviation of the RMSE across these iterations.</w:t>
      </w:r>
    </w:p>
    <w:p w14:paraId="71FD1425" w14:textId="273244BD" w:rsidR="00241BAB" w:rsidRPr="00241BAB" w:rsidRDefault="00241BAB" w:rsidP="00241BAB">
      <w:r>
        <w:rPr>
          <w:lang w:val="en-GB"/>
        </w:rPr>
        <w:t>This is likely because the GENUS modality is not offering additional information over the GE features already in the feature selection set.</w:t>
      </w:r>
    </w:p>
    <w:p w14:paraId="27F2B746" w14:textId="2CE3F739" w:rsidR="00FA06DE" w:rsidRDefault="00FA06DE">
      <w:pPr>
        <w:pStyle w:val="Heading3"/>
      </w:pPr>
      <w:r>
        <w:t>Selected genus features are supported by research</w:t>
      </w:r>
    </w:p>
    <w:p w14:paraId="76F7F7E5" w14:textId="581939BE"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 (</w:t>
      </w:r>
      <w:r w:rsidR="008D4084">
        <w:rPr>
          <w:lang w:val="en-GB"/>
        </w:rPr>
        <w:fldChar w:fldCharType="begin"/>
      </w:r>
      <w:r w:rsidR="008D4084">
        <w:rPr>
          <w:lang w:val="en-GB"/>
        </w:rPr>
        <w:instrText xml:space="preserve"> REF _Ref129019113 \h </w:instrText>
      </w:r>
      <w:r w:rsidR="008D4084">
        <w:rPr>
          <w:lang w:val="en-GB"/>
        </w:rPr>
      </w:r>
      <w:r w:rsidR="008D4084">
        <w:rPr>
          <w:lang w:val="en-GB"/>
        </w:rPr>
        <w:fldChar w:fldCharType="separate"/>
      </w:r>
      <w:r w:rsidR="00BD1C61">
        <w:t xml:space="preserve">Figure </w:t>
      </w:r>
      <w:r w:rsidR="00BD1C61">
        <w:rPr>
          <w:noProof/>
        </w:rPr>
        <w:t>9</w:t>
      </w:r>
      <w:r w:rsidR="008D4084">
        <w:rPr>
          <w:lang w:val="en-GB"/>
        </w:rPr>
        <w:fldChar w:fldCharType="end"/>
      </w:r>
      <w:r w:rsidR="008D4084">
        <w:rPr>
          <w:lang w:val="en-GB"/>
        </w:rPr>
        <w:t xml:space="preserve">). </w:t>
      </w:r>
      <w:r>
        <w:rPr>
          <w:lang w:val="en-GB"/>
        </w:rPr>
        <w:t xml:space="preserve"> </w:t>
      </w:r>
    </w:p>
    <w:p w14:paraId="35785938" w14:textId="59EE8938" w:rsidR="00FA06D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FE241F">
        <w:rPr>
          <w:i/>
          <w:iCs/>
          <w:lang w:val="en-GB"/>
        </w:rPr>
        <w:instrText xml:space="preserve"> ADDIN ZOTERO_ITEM CSL_CITATION {"citationID":"Vpmut8lh","properties":{"formattedCitation":"\\super 29\\uc0\\u8211{}31\\nosupersub{}","plainCitation":"29–31","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FE241F" w:rsidRPr="00FE241F">
        <w:rPr>
          <w:rFonts w:ascii="Calibri" w:hAnsi="Calibri" w:cs="Calibri"/>
          <w:szCs w:val="24"/>
          <w:vertAlign w:val="superscript"/>
        </w:rPr>
        <w:t>29–31</w:t>
      </w:r>
      <w:r>
        <w:rPr>
          <w:i/>
          <w:iCs/>
          <w:lang w:val="en-GB"/>
        </w:rPr>
        <w:fldChar w:fldCharType="end"/>
      </w:r>
      <w:r>
        <w:rPr>
          <w:lang w:val="en-GB"/>
        </w:rPr>
        <w:t xml:space="preserve">. This bacteria can induce gastritis, which can then lead to stomach adenocarcinoma. Interestingly, this bacteria has a possible protective effect against esophageal adenocarcinoma </w:t>
      </w:r>
      <w:r>
        <w:rPr>
          <w:lang w:val="en-GB"/>
        </w:rPr>
        <w:fldChar w:fldCharType="begin"/>
      </w:r>
      <w:r w:rsidR="00FE241F">
        <w:rPr>
          <w:lang w:val="en-GB"/>
        </w:rPr>
        <w:instrText xml:space="preserve"> ADDIN ZOTERO_ITEM CSL_CITATION {"citationID":"UK9aTnag","properties":{"formattedCitation":"\\super 29\\nosupersub{}","plainCitation":"29","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FE241F" w:rsidRPr="00FE241F">
        <w:rPr>
          <w:rFonts w:ascii="Calibri" w:hAnsi="Calibri" w:cs="Calibri"/>
          <w:szCs w:val="24"/>
          <w:vertAlign w:val="superscript"/>
        </w:rPr>
        <w:t>29</w:t>
      </w:r>
      <w:r>
        <w:rPr>
          <w:lang w:val="en-GB"/>
        </w:rPr>
        <w:fldChar w:fldCharType="end"/>
      </w:r>
      <w:r>
        <w:rPr>
          <w:lang w:val="en-GB"/>
        </w:rPr>
        <w:t>.</w:t>
      </w:r>
    </w:p>
    <w:p w14:paraId="65038A30" w14:textId="31503289"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tumor and adjacent non-tumor tissues of colorectal cancer patients compared to other investigated bacteria and significantly higher in tumor tissues than normal samples </w:t>
      </w:r>
      <w:r>
        <w:rPr>
          <w:lang w:val="en-GB"/>
        </w:rPr>
        <w:fldChar w:fldCharType="begin"/>
      </w:r>
      <w:r w:rsidR="00FE241F">
        <w:rPr>
          <w:lang w:val="en-GB"/>
        </w:rPr>
        <w:instrText xml:space="preserve"> ADDIN ZOTERO_ITEM CSL_CITATION {"citationID":"vE8WoNmN","properties":{"formattedCitation":"\\super 32\\nosupersub{}","plainCitation":"32","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FE241F" w:rsidRPr="00FE241F">
        <w:rPr>
          <w:rFonts w:ascii="Calibri" w:hAnsi="Calibri" w:cs="Calibri"/>
          <w:szCs w:val="24"/>
          <w:vertAlign w:val="superscript"/>
        </w:rPr>
        <w:t>32</w:t>
      </w:r>
      <w:r>
        <w:rPr>
          <w:lang w:val="en-GB"/>
        </w:rPr>
        <w:fldChar w:fldCharType="end"/>
      </w:r>
      <w:r>
        <w:rPr>
          <w:lang w:val="en-GB"/>
        </w:rPr>
        <w:t>.</w:t>
      </w:r>
    </w:p>
    <w:p w14:paraId="53D95344" w14:textId="56590883" w:rsidR="00FA06DE" w:rsidRDefault="00FA06DE" w:rsidP="00FA06DE">
      <w:pPr>
        <w:rPr>
          <w:iCs/>
          <w:lang w:val="en-GB"/>
        </w:rPr>
      </w:pPr>
      <w:r>
        <w:rPr>
          <w:lang w:val="en-GB"/>
        </w:rPr>
        <w:t xml:space="preserve">For esophageal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Fusobacterium Nucleatum</w:t>
      </w:r>
      <w:r>
        <w:rPr>
          <w:i/>
          <w:iCs/>
          <w:lang w:val="en-GB"/>
        </w:rPr>
        <w:t xml:space="preserve"> </w:t>
      </w:r>
      <w:r>
        <w:rPr>
          <w:iCs/>
          <w:lang w:val="en-GB"/>
        </w:rPr>
        <w:t xml:space="preserve">is significantly associated with tumor samples and with tumor stage in esophageal cancer, while controlling for clinical confounders </w:t>
      </w:r>
      <w:r>
        <w:rPr>
          <w:iCs/>
          <w:lang w:val="en-GB"/>
        </w:rPr>
        <w:fldChar w:fldCharType="begin"/>
      </w:r>
      <w:r w:rsidR="00BD1C61">
        <w:rPr>
          <w:iCs/>
          <w:lang w:val="en-GB"/>
        </w:rPr>
        <w:instrText xml:space="preserve"> ADDIN ZOTERO_ITEM CSL_CITATION {"citationID":"fngFedKv","properties":{"formattedCitation":"\\super 32\\nosupersub{}","plainCitation":"32","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BD1C61" w:rsidRPr="00BD1C61">
        <w:rPr>
          <w:rFonts w:ascii="Calibri" w:hAnsi="Calibri" w:cs="Calibri"/>
          <w:szCs w:val="24"/>
          <w:vertAlign w:val="superscript"/>
        </w:rPr>
        <w:t>32</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tumor versus normal samples </w:t>
      </w:r>
      <w:r>
        <w:rPr>
          <w:iCs/>
          <w:lang w:val="en-GB"/>
        </w:rPr>
        <w:fldChar w:fldCharType="begin"/>
      </w:r>
      <w:r w:rsidR="00FE241F">
        <w:rPr>
          <w:iCs/>
          <w:lang w:val="en-GB"/>
        </w:rPr>
        <w:instrText xml:space="preserve"> ADDIN ZOTERO_ITEM CSL_CITATION {"citationID":"1ITAPjV2","properties":{"formattedCitation":"\\super 34\\nosupersub{}","plainCitation":"34","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FE241F" w:rsidRPr="00FE241F">
        <w:rPr>
          <w:rFonts w:ascii="Calibri" w:hAnsi="Calibri" w:cs="Calibri"/>
          <w:szCs w:val="24"/>
          <w:vertAlign w:val="superscript"/>
        </w:rPr>
        <w:t>34</w:t>
      </w:r>
      <w:r>
        <w:rPr>
          <w:iCs/>
          <w:lang w:val="en-GB"/>
        </w:rPr>
        <w:fldChar w:fldCharType="end"/>
      </w:r>
      <w:r>
        <w:rPr>
          <w:iCs/>
          <w:lang w:val="en-GB"/>
        </w:rPr>
        <w:t xml:space="preserve">. </w:t>
      </w:r>
    </w:p>
    <w:p w14:paraId="5E2C932F" w14:textId="77777777" w:rsidR="008D4084" w:rsidRDefault="008D4084" w:rsidP="008D4084">
      <w:pPr>
        <w:keepNext/>
      </w:pPr>
      <w:r>
        <w:rPr>
          <w:noProof/>
          <w:lang w:val="en-GB"/>
        </w:rPr>
        <w:drawing>
          <wp:inline distT="0" distB="0" distL="0" distR="0" wp14:anchorId="229EBEB9" wp14:editId="35B3C3BD">
            <wp:extent cx="5731510" cy="1146175"/>
            <wp:effectExtent l="0" t="0" r="0" b="0"/>
            <wp:docPr id="20" name="Picture 20"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pplication&#10;&#10;Description automatically generated with low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1146175"/>
                    </a:xfrm>
                    <a:prstGeom prst="rect">
                      <a:avLst/>
                    </a:prstGeom>
                  </pic:spPr>
                </pic:pic>
              </a:graphicData>
            </a:graphic>
          </wp:inline>
        </w:drawing>
      </w:r>
    </w:p>
    <w:p w14:paraId="0BC2D38B" w14:textId="12BD0E6D" w:rsidR="008D4084" w:rsidRPr="00C170C1" w:rsidRDefault="008D4084" w:rsidP="008D4084">
      <w:pPr>
        <w:pStyle w:val="Caption"/>
        <w:rPr>
          <w:lang w:val="en-GB"/>
        </w:rPr>
      </w:pPr>
      <w:bookmarkStart w:id="10" w:name="_Ref129019113"/>
      <w:r>
        <w:t xml:space="preserve">Figure </w:t>
      </w:r>
      <w:fldSimple w:instr=" SEQ Figure \* ARABIC ">
        <w:r w:rsidR="00BD1C61">
          <w:rPr>
            <w:noProof/>
          </w:rPr>
          <w:t>9</w:t>
        </w:r>
      </w:fldSimple>
      <w:bookmarkEnd w:id="10"/>
      <w:r>
        <w:t>: 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12333B30" w14:textId="43417A5F" w:rsidR="00FA06DE" w:rsidRDefault="00447E7D" w:rsidP="00F0583A">
      <w:pPr>
        <w:pStyle w:val="Heading2"/>
      </w:pPr>
      <w:r w:rsidRPr="00447E7D">
        <w:lastRenderedPageBreak/>
        <w:t>No improve</w:t>
      </w:r>
      <w:r w:rsidR="009703A2">
        <w:t>me</w:t>
      </w:r>
      <w:r w:rsidR="00756993">
        <w:t>nt from c</w:t>
      </w:r>
      <w:r w:rsidRPr="00447E7D">
        <w:t>omplex integration</w:t>
      </w:r>
    </w:p>
    <w:p w14:paraId="4E364671" w14:textId="68A308AE" w:rsid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7EF1ECE1" w:rsidR="006442A3" w:rsidRPr="006442A3" w:rsidRDefault="009703A2" w:rsidP="006442A3">
      <w:pPr>
        <w:pStyle w:val="Heading3"/>
      </w:pPr>
      <w:r>
        <w:t>No improvement with holo-omic approach with a</w:t>
      </w:r>
      <w:r w:rsidR="00447E7D" w:rsidRPr="00447E7D">
        <w:t xml:space="preserve">utoencoder </w:t>
      </w:r>
      <w:r>
        <w:t>integrated features</w:t>
      </w:r>
    </w:p>
    <w:p w14:paraId="5DAB486D" w14:textId="53F9B15E" w:rsidR="009703A2" w:rsidRDefault="009703A2" w:rsidP="00447E7D">
      <w:r>
        <w:t>As</w:t>
      </w:r>
      <w:r>
        <w:t xml:space="preserve"> autoencoders have </w:t>
      </w:r>
      <w:r>
        <w:t>successfully been used to integrate multi-omics host features, partially due to its ability to capture nonlinear relationships between features, we used an autoencoder to integrate the GE and GENUS features and then trained a prediction model on the integrated data</w:t>
      </w:r>
      <w:r>
        <w:t>.</w:t>
      </w:r>
      <w:r>
        <w:t xml:space="preserve"> We based our model on a deep autoencoder architecture successfully used by</w:t>
      </w:r>
      <w:r>
        <w:t xml:space="preserve"> Chaudhary et al. </w:t>
      </w:r>
      <w:r>
        <w:t xml:space="preserve">to integrate </w:t>
      </w:r>
      <w:r>
        <w:t xml:space="preserve">host multi-omics data </w:t>
      </w:r>
      <w:r>
        <w:t>for liver cancer. U</w:t>
      </w:r>
      <w:r>
        <w:t>sing an autoen</w:t>
      </w:r>
      <w:r>
        <w:t>c</w:t>
      </w:r>
      <w:r>
        <w:t xml:space="preserve">oder for liver cancer survival rate prediction and subtype classification </w:t>
      </w:r>
      <w:r>
        <w:fldChar w:fldCharType="begin"/>
      </w:r>
      <w:r>
        <w:instrText xml:space="preserve"> ADDIN ZOTERO_ITEM CSL_CITATION {"citationID":"aoadN0Fp","properties":{"formattedCitation":"\\super 23\\nosupersub{}","plainCitation":"23","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Pr="004A78E6">
        <w:rPr>
          <w:rFonts w:ascii="Calibri" w:hAnsi="Calibri" w:cs="Calibri"/>
          <w:szCs w:val="24"/>
          <w:vertAlign w:val="superscript"/>
        </w:rPr>
        <w:t>23</w:t>
      </w:r>
      <w:r>
        <w:fldChar w:fldCharType="end"/>
      </w:r>
      <w:r>
        <w:t xml:space="preserve"> as well as other prediction tasks </w:t>
      </w:r>
      <w:r>
        <w:fldChar w:fldCharType="begin"/>
      </w:r>
      <w:r>
        <w:instrText xml:space="preserve"> ADDIN ZOTERO_ITEM CSL_CITATION {"citationID":"m52EkaQl","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fldChar w:fldCharType="separate"/>
      </w:r>
      <w:r w:rsidRPr="004A78E6">
        <w:rPr>
          <w:rFonts w:ascii="Calibri" w:hAnsi="Calibri" w:cs="Calibri"/>
          <w:szCs w:val="24"/>
          <w:vertAlign w:val="superscript"/>
        </w:rPr>
        <w:t>22</w:t>
      </w:r>
      <w:r>
        <w:fldChar w:fldCharType="end"/>
      </w:r>
      <w:r>
        <w:t>.</w:t>
      </w:r>
    </w:p>
    <w:p w14:paraId="22CBA7D2" w14:textId="497E47B9" w:rsidR="00447E7D" w:rsidRDefault="009703A2" w:rsidP="00447E7D">
      <w:r>
        <w:t xml:space="preserve">Again, there is no additional improvement </w:t>
      </w:r>
      <w:r w:rsidR="007B09BD">
        <w:t xml:space="preserve">with the holo-omics approach when using AE integrated features over only using GE features (P = 0.5) </w:t>
      </w:r>
      <w:r w:rsidR="00D11545">
        <w:t>(</w:t>
      </w:r>
      <w:r w:rsidR="00D11545">
        <w:fldChar w:fldCharType="begin"/>
      </w:r>
      <w:r w:rsidR="00D11545">
        <w:instrText xml:space="preserve"> REF _Ref128409828 \h </w:instrText>
      </w:r>
      <w:r w:rsidR="00D11545">
        <w:fldChar w:fldCharType="separate"/>
      </w:r>
      <w:r w:rsidR="00BD1C61">
        <w:t xml:space="preserve">Figure </w:t>
      </w:r>
      <w:r w:rsidR="00BD1C61">
        <w:rPr>
          <w:noProof/>
        </w:rPr>
        <w:t>10</w:t>
      </w:r>
      <w:r w:rsidR="00D11545">
        <w:fldChar w:fldCharType="end"/>
      </w:r>
      <w:r w:rsidR="00D11545">
        <w:t>).</w:t>
      </w:r>
      <w:r w:rsidR="007B09BD">
        <w:t xml:space="preserve"> As can be seen, the model does converge to the same RMSE error with fewer amounts of features, which indicates that it is able to capture a latent representation of the integrated features. However, it does not appear to offer additional information over simply using the gene expression data alone.</w:t>
      </w:r>
    </w:p>
    <w:p w14:paraId="72365003" w14:textId="0447B58C" w:rsidR="00D216E4" w:rsidRDefault="00D216E4" w:rsidP="00447E7D"/>
    <w:p w14:paraId="62AF5B0F" w14:textId="77777777" w:rsidR="00277133" w:rsidRDefault="00277133" w:rsidP="00277133">
      <w:pPr>
        <w:keepNext/>
      </w:pPr>
      <w:r>
        <w:rPr>
          <w:noProof/>
        </w:rPr>
        <w:drawing>
          <wp:inline distT="0" distB="0" distL="0" distR="0" wp14:anchorId="2B0AA7A2" wp14:editId="72DF86EA">
            <wp:extent cx="2173444" cy="222820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0">
                      <a:extLst>
                        <a:ext uri="{28A0092B-C50C-407E-A947-70E740481C1C}">
                          <a14:useLocalDpi xmlns:a14="http://schemas.microsoft.com/office/drawing/2010/main" val="0"/>
                        </a:ext>
                      </a:extLst>
                    </a:blip>
                    <a:stretch>
                      <a:fillRect/>
                    </a:stretch>
                  </pic:blipFill>
                  <pic:spPr>
                    <a:xfrm>
                      <a:off x="0" y="0"/>
                      <a:ext cx="2173444" cy="2228208"/>
                    </a:xfrm>
                    <a:prstGeom prst="rect">
                      <a:avLst/>
                    </a:prstGeom>
                  </pic:spPr>
                </pic:pic>
              </a:graphicData>
            </a:graphic>
          </wp:inline>
        </w:drawing>
      </w:r>
    </w:p>
    <w:p w14:paraId="74A78AE3" w14:textId="2EF9988A" w:rsidR="00703129" w:rsidRDefault="00277133" w:rsidP="00703129">
      <w:pPr>
        <w:pStyle w:val="Caption"/>
      </w:pPr>
      <w:bookmarkStart w:id="11" w:name="_Ref128409828"/>
      <w:r>
        <w:t xml:space="preserve">Figure </w:t>
      </w:r>
      <w:fldSimple w:instr=" SEQ Figure \* ARABIC ">
        <w:r w:rsidR="00BD1C61">
          <w:rPr>
            <w:noProof/>
          </w:rPr>
          <w:t>10</w:t>
        </w:r>
      </w:fldSimple>
      <w:bookmarkEnd w:id="11"/>
      <w:r>
        <w:t>:</w:t>
      </w:r>
      <w:r w:rsidR="00703129" w:rsidRPr="00703129">
        <w:t xml:space="preserve"> </w:t>
      </w:r>
      <w:r w:rsidR="00703129">
        <w:t xml:space="preserve">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703129" w:rsidRPr="004D301D">
        <w:t>∩</w:t>
      </w:r>
      <w:r w:rsidR="00703129">
        <w:t xml:space="preserve"> GENUS) </w:t>
      </w:r>
      <w:r w:rsidR="00703129" w:rsidRPr="00E07EFA">
        <w:t xml:space="preserve">and </w:t>
      </w:r>
      <w:r w:rsidR="00703129">
        <w:t xml:space="preserve">the </w:t>
      </w:r>
      <w:r w:rsidR="00703129" w:rsidRPr="00E07EFA">
        <w:t xml:space="preserve">genus + gene expression features </w:t>
      </w:r>
      <w:r w:rsidR="00703129">
        <w:t xml:space="preserve">integrated with an autoencoder </w:t>
      </w:r>
      <w:r w:rsidR="00703129" w:rsidRPr="00E07EFA">
        <w:t>(GE ∩ GENUS (</w:t>
      </w:r>
      <w:r w:rsidR="00703129">
        <w:t>ae</w:t>
      </w:r>
      <w:r w:rsidR="00703129" w:rsidRPr="00E07EFA">
        <w:t>))</w:t>
      </w:r>
      <w:r w:rsidR="00703129">
        <w:t>. The endpoints of each horizontal line segment indicate the average RMSE across every random sampling iteration, while the vertical line segments indicates the standard deviation of the RMSE across these iterations.</w:t>
      </w:r>
    </w:p>
    <w:p w14:paraId="68C73FBD" w14:textId="35510D7A" w:rsidR="00704A12" w:rsidRPr="00704A12" w:rsidRDefault="00704A12" w:rsidP="00704A12">
      <w:r w:rsidRPr="00704A12">
        <w:t xml:space="preserve">To investigate whether the lack of performance is due to the integration method or the combination of both modalities, we also build a model on each modality integrated with the autoencoder separately.  </w:t>
      </w:r>
    </w:p>
    <w:p w14:paraId="1C4DAF5D" w14:textId="4DDF4C7E" w:rsidR="00447E7D" w:rsidRDefault="001C0BC0" w:rsidP="00447E7D">
      <w:pPr>
        <w:pStyle w:val="Heading3"/>
      </w:pPr>
      <w:r>
        <w:t>No improvement with holo-omic approach with n</w:t>
      </w:r>
      <w:r w:rsidR="00447E7D">
        <w:t xml:space="preserve">onnegative matrix factorization </w:t>
      </w:r>
      <w:r>
        <w:t>integrated features</w:t>
      </w:r>
    </w:p>
    <w:p w14:paraId="4D08D14F" w14:textId="7CD0CE1F"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w:t>
      </w:r>
      <w:r w:rsidR="00AA50A5">
        <w:lastRenderedPageBreak/>
        <w:t xml:space="preserve">and provides easy to interpret results </w:t>
      </w:r>
      <w:r w:rsidR="00AA50A5">
        <w:fldChar w:fldCharType="begin"/>
      </w:r>
      <w:r w:rsidR="00FE241F">
        <w:instrText xml:space="preserve"> ADDIN ZOTERO_ITEM CSL_CITATION {"citationID":"UV6NrViK","properties":{"formattedCitation":"\\super 35\\nosupersub{}","plainCitation":"35","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FE241F" w:rsidRPr="00FE241F">
        <w:rPr>
          <w:rFonts w:ascii="Calibri" w:hAnsi="Calibri" w:cs="Calibri"/>
          <w:szCs w:val="24"/>
          <w:vertAlign w:val="superscript"/>
        </w:rPr>
        <w:t>35</w:t>
      </w:r>
      <w:r w:rsidR="00AA50A5">
        <w:fldChar w:fldCharType="end"/>
      </w:r>
      <w:r w:rsidR="00AA50A5">
        <w:t xml:space="preserve">. It is also found some success when being used on gene expression data to identify disease clusters </w:t>
      </w:r>
      <w:r w:rsidR="00AA50A5">
        <w:fldChar w:fldCharType="begin"/>
      </w:r>
      <w:r w:rsidR="00FE241F">
        <w:instrText xml:space="preserve"> ADDIN ZOTERO_ITEM CSL_CITATION {"citationID":"rhgLahdA","properties":{"formattedCitation":"\\super 35\\nosupersub{}","plainCitation":"35","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FE241F" w:rsidRPr="00FE241F">
        <w:rPr>
          <w:rFonts w:ascii="Calibri" w:hAnsi="Calibri" w:cs="Calibri"/>
          <w:szCs w:val="24"/>
          <w:vertAlign w:val="superscript"/>
        </w:rPr>
        <w:t>35</w:t>
      </w:r>
      <w:r w:rsidR="00AA50A5">
        <w:fldChar w:fldCharType="end"/>
      </w:r>
      <w:r w:rsidR="00AA50A5">
        <w:t>.</w:t>
      </w:r>
    </w:p>
    <w:p w14:paraId="6536ABFD" w14:textId="0C0CE1B3"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BD1C61">
        <w:t xml:space="preserve">Figure </w:t>
      </w:r>
      <w:r w:rsidR="00BD1C61">
        <w:rPr>
          <w:noProof/>
        </w:rPr>
        <w:t>11</w:t>
      </w:r>
      <w:r w:rsidR="00D11545">
        <w:fldChar w:fldCharType="end"/>
      </w:r>
      <w:r w:rsidR="00277133">
        <w:t>)</w:t>
      </w:r>
      <w:r w:rsidR="00D84B1D">
        <w:t>.</w:t>
      </w:r>
    </w:p>
    <w:p w14:paraId="7C46B251" w14:textId="17D3D3DE" w:rsidR="00D216E4" w:rsidRDefault="00D216E4" w:rsidP="00447E7D"/>
    <w:p w14:paraId="48991351" w14:textId="77777777" w:rsidR="00277133" w:rsidRDefault="00277133" w:rsidP="00277133">
      <w:pPr>
        <w:keepNext/>
      </w:pPr>
      <w:r>
        <w:rPr>
          <w:noProof/>
        </w:rPr>
        <w:drawing>
          <wp:inline distT="0" distB="0" distL="0" distR="0" wp14:anchorId="5DEBBBA8" wp14:editId="0B7B64B9">
            <wp:extent cx="2189707" cy="224488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1">
                      <a:extLst>
                        <a:ext uri="{28A0092B-C50C-407E-A947-70E740481C1C}">
                          <a14:useLocalDpi xmlns:a14="http://schemas.microsoft.com/office/drawing/2010/main" val="0"/>
                        </a:ext>
                      </a:extLst>
                    </a:blip>
                    <a:stretch>
                      <a:fillRect/>
                    </a:stretch>
                  </pic:blipFill>
                  <pic:spPr>
                    <a:xfrm>
                      <a:off x="0" y="0"/>
                      <a:ext cx="2189707" cy="2244881"/>
                    </a:xfrm>
                    <a:prstGeom prst="rect">
                      <a:avLst/>
                    </a:prstGeom>
                  </pic:spPr>
                </pic:pic>
              </a:graphicData>
            </a:graphic>
          </wp:inline>
        </w:drawing>
      </w:r>
    </w:p>
    <w:p w14:paraId="0DE9743C" w14:textId="1D76C2FC" w:rsidR="00277133" w:rsidRPr="00447E7D" w:rsidRDefault="00277133" w:rsidP="00277133">
      <w:pPr>
        <w:pStyle w:val="Caption"/>
      </w:pPr>
      <w:bookmarkStart w:id="12" w:name="_Ref128409800"/>
      <w:r>
        <w:t xml:space="preserve">Figure </w:t>
      </w:r>
      <w:fldSimple w:instr=" SEQ Figure \* ARABIC ">
        <w:r w:rsidR="00BD1C61">
          <w:rPr>
            <w:noProof/>
          </w:rPr>
          <w:t>11</w:t>
        </w:r>
      </w:fldSimple>
      <w:bookmarkEnd w:id="12"/>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055F9D">
      <w:pPr>
        <w:pStyle w:val="Heading1"/>
      </w:pPr>
      <w:r>
        <w:t>Discussion</w:t>
      </w:r>
    </w:p>
    <w:p w14:paraId="26897EE6" w14:textId="5222442C" w:rsidR="00522598" w:rsidRDefault="00522598" w:rsidP="00055F9D">
      <w:pPr>
        <w:pStyle w:val="Heading2"/>
      </w:pPr>
      <w:r>
        <w:t>Genus data selection</w:t>
      </w:r>
    </w:p>
    <w:p w14:paraId="775130F6" w14:textId="023C8568" w:rsidR="000D591C" w:rsidRPr="00522598" w:rsidRDefault="000D591C" w:rsidP="000D591C">
      <w:r>
        <w:t xml:space="preserve">It seems that across prediction targets, prediction models, feature selection methods, integration methods and cancers, integrating the GE modality with the GENUS modality does not offer additional improvement over simply using GE data. This does not </w:t>
      </w:r>
      <w:r>
        <w:t xml:space="preserve">necessarily </w:t>
      </w:r>
      <w:r>
        <w:t xml:space="preserve">mean </w:t>
      </w:r>
      <w:r>
        <w:t>that the holo- omics approach never leads to an improvement in performance. Namely, gene expression data is known to recapitulate information of more upstream datatypes. Thus, using a less informative datatype might offer additional improvement when using the genus data.</w:t>
      </w:r>
    </w:p>
    <w:p w14:paraId="079E1CD6" w14:textId="584FAFD0" w:rsidR="00522598" w:rsidRDefault="00BD1C61" w:rsidP="00F0583A">
      <w:r>
        <w:t>In the process of mining microbial data from TCGA, many details might get lost. C</w:t>
      </w:r>
      <w:r>
        <w:t xml:space="preserve">are often has to be taken to clear the data of contaminants when microbial data is mined from TCGA </w:t>
      </w:r>
      <w:r>
        <w:fldChar w:fldCharType="begin"/>
      </w:r>
      <w:r>
        <w:instrText xml:space="preserve"> ADDIN ZOTERO_ITEM CSL_CITATION {"citationID":"7IFNRzsB","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fldChar w:fldCharType="separate"/>
      </w:r>
      <w:r w:rsidRPr="00BD1C61">
        <w:rPr>
          <w:rFonts w:ascii="Calibri" w:hAnsi="Calibri" w:cs="Calibri"/>
          <w:szCs w:val="24"/>
          <w:vertAlign w:val="superscript"/>
        </w:rPr>
        <w:t>3,16</w:t>
      </w:r>
      <w:r>
        <w:fldChar w:fldCharType="end"/>
      </w:r>
      <w:r>
        <w:t xml:space="preserve">, especially for low biomass samples, which can be contaminated during sample collection, DNA extraction and laboratory environment </w:t>
      </w:r>
      <w:r>
        <w:fldChar w:fldCharType="begin"/>
      </w:r>
      <w:r>
        <w:instrText xml:space="preserve"> ADDIN ZOTERO_ITEM CSL_CITATION {"citationID":"C1AfvU9G","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fldChar w:fldCharType="separate"/>
      </w:r>
      <w:r w:rsidRPr="00BD1C61">
        <w:rPr>
          <w:rFonts w:ascii="Calibri" w:hAnsi="Calibri" w:cs="Calibri"/>
          <w:szCs w:val="24"/>
          <w:vertAlign w:val="superscript"/>
        </w:rPr>
        <w:t>3</w:t>
      </w:r>
      <w:r>
        <w:fldChar w:fldCharType="end"/>
      </w:r>
      <w:r>
        <w:t>.</w:t>
      </w:r>
      <w:r w:rsidR="004272FC">
        <w:t xml:space="preserve"> During this decontamination step, the original authors used a statistical technique that analyzes microbiota within and across tissues and eliminates those which it finds likely to be contamination. This process could remove valid microbiota.</w:t>
      </w:r>
      <w:r w:rsidR="002468D7">
        <w:t xml:space="preserve"> Additionally, m</w:t>
      </w:r>
      <w:r w:rsidR="00522598">
        <w:t>icrobial data used only goes up to the genus level</w:t>
      </w:r>
      <w:r w:rsidR="00E70D5F">
        <w:t xml:space="preserve"> and we don’t have of viruses or other types of data</w:t>
      </w:r>
      <w:r w:rsidR="00522598">
        <w:t>.</w:t>
      </w:r>
    </w:p>
    <w:p w14:paraId="04189A0E" w14:textId="0E20A64F" w:rsidR="002468D7" w:rsidRDefault="002468D7" w:rsidP="00F0583A">
      <w:r>
        <w:t xml:space="preserve">One other possible reason for the lack of improvement is that gene expression can be correlated with and affected by certain microbial abundance groups </w:t>
      </w:r>
      <w:r>
        <w:fldChar w:fldCharType="begin"/>
      </w:r>
      <w:r>
        <w:instrText xml:space="preserve"> ADDIN ZOTERO_ITEM CSL_CITATION {"citationID":"2NgvQC2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fldChar w:fldCharType="separate"/>
      </w:r>
      <w:r w:rsidRPr="002468D7">
        <w:rPr>
          <w:rFonts w:ascii="Calibri" w:hAnsi="Calibri" w:cs="Calibri"/>
          <w:szCs w:val="24"/>
          <w:vertAlign w:val="superscript"/>
        </w:rPr>
        <w:t>3</w:t>
      </w:r>
      <w:r>
        <w:fldChar w:fldCharType="end"/>
      </w:r>
      <w:r>
        <w:t xml:space="preserve">. [insert evidence of this for STAD] Thus, certain information given by the microbial abundance data might already be contained within the </w:t>
      </w:r>
      <w:r>
        <w:lastRenderedPageBreak/>
        <w:t>gene expression data. This is similar to the recapitulation of gene expression data of more upstream datatypes.</w:t>
      </w:r>
    </w:p>
    <w:p w14:paraId="760CF601" w14:textId="496EF2B0" w:rsidR="00522598" w:rsidRDefault="009F2D5D" w:rsidP="00F0583A">
      <w:r>
        <w:t>Changes within individuals and populations are often smaller than the variation between individuals. Repeated daily or weekly measurements might be needed to capture the most important the most specific host- microbiome interactions</w:t>
      </w:r>
      <w:r w:rsidR="003318E0">
        <w:t xml:space="preserve">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 Thus, the available data might not be enough to properly capture the relevant variation between individuals which lead to differing disease states.</w:t>
      </w:r>
      <w:r w:rsidR="00A815EC">
        <w:t xml:space="preserve"> </w:t>
      </w:r>
      <w:r w:rsidR="004A78E6">
        <w:t xml:space="preserve">Additionally, there might also be differences across the clinical domain. For example, tumor samples for a certain cancer might differ across genders </w:t>
      </w:r>
      <w:r w:rsidR="004A78E6">
        <w:fldChar w:fldCharType="begin"/>
      </w:r>
      <w:r w:rsidR="004A78E6">
        <w:instrText xml:space="preserve"> ADDIN ZOTERO_ITEM CSL_CITATION {"citationID":"SvGCWTSm","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fldChar w:fldCharType="separate"/>
      </w:r>
      <w:r w:rsidR="004A78E6" w:rsidRPr="004A78E6">
        <w:rPr>
          <w:rFonts w:ascii="Calibri" w:hAnsi="Calibri" w:cs="Calibri"/>
          <w:szCs w:val="24"/>
          <w:vertAlign w:val="superscript"/>
        </w:rPr>
        <w:t>11</w:t>
      </w:r>
      <w:r w:rsidR="004A78E6">
        <w:fldChar w:fldCharType="end"/>
      </w:r>
      <w:r w:rsidR="004A78E6">
        <w:t>.</w:t>
      </w:r>
    </w:p>
    <w:p w14:paraId="22F37266" w14:textId="59D4CBCA" w:rsidR="00A815EC" w:rsidRDefault="00A815EC" w:rsidP="00F0583A">
      <w:r>
        <w:t>The data might not be perfect, as</w:t>
      </w:r>
      <w:r w:rsidR="00E26537">
        <w:t xml:space="preserve">. </w:t>
      </w:r>
    </w:p>
    <w:p w14:paraId="1C739AA2" w14:textId="32EF656E" w:rsidR="00842D1D" w:rsidRDefault="00842D1D" w:rsidP="00F0583A">
      <w:pPr>
        <w:rPr>
          <w:rFonts w:ascii="Calibri" w:hAnsi="Calibri" w:cs="Calibri"/>
        </w:rPr>
      </w:pPr>
      <w:r w:rsidRPr="007F4E7B">
        <w:rPr>
          <w:rFonts w:ascii="Calibri" w:hAnsi="Calibri" w:cs="Calibri"/>
        </w:rPr>
        <w:t>Poore</w:t>
      </w:r>
      <w:r>
        <w:rPr>
          <w:rFonts w:ascii="Calibri" w:hAnsi="Calibri" w:cs="Calibri"/>
        </w:rPr>
        <w:t xml:space="preserve"> et al. </w:t>
      </w:r>
      <w:r>
        <w:rPr>
          <w:rFonts w:ascii="Calibri" w:hAnsi="Calibri" w:cs="Calibri"/>
        </w:rPr>
        <w:fldChar w:fldCharType="begin"/>
      </w:r>
      <w:r>
        <w:rPr>
          <w:rFonts w:ascii="Calibri" w:hAnsi="Calibri" w:cs="Calibri"/>
        </w:rPr>
        <w:instrText xml:space="preserve"> ADDIN ZOTERO_ITEM CSL_CITATION {"citationID":"WVnFJQVK","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Pr="00842D1D">
        <w:rPr>
          <w:rFonts w:ascii="Calibri" w:hAnsi="Calibri" w:cs="Calibri"/>
          <w:szCs w:val="24"/>
          <w:vertAlign w:val="superscript"/>
        </w:rPr>
        <w:t>6</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t>
      </w:r>
      <w:r w:rsidR="001A492D">
        <w:rPr>
          <w:rFonts w:ascii="Calibri" w:hAnsi="Calibri" w:cs="Calibri"/>
        </w:rPr>
        <w:t xml:space="preserve">within and across </w:t>
      </w:r>
      <w:r>
        <w:rPr>
          <w:rFonts w:ascii="Calibri" w:hAnsi="Calibri" w:cs="Calibri"/>
        </w:rPr>
        <w:t xml:space="preserve">cancers. </w:t>
      </w:r>
      <w:r w:rsidR="00D4541F">
        <w:rPr>
          <w:rFonts w:ascii="Calibri" w:hAnsi="Calibri" w:cs="Calibri"/>
        </w:rPr>
        <w:t>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w:t>
      </w:r>
      <w:r w:rsidR="00370AF1">
        <w:rPr>
          <w:rFonts w:ascii="Calibri" w:hAnsi="Calibri" w:cs="Calibri"/>
        </w:rPr>
        <w:t xml:space="preserve">.  The lack of performance might be due to microbial heterogeneity. The authors also achieve good performance in tumor versus normal prediction for COAD, HNSC and STAD. </w:t>
      </w:r>
    </w:p>
    <w:p w14:paraId="2513059A" w14:textId="6C159A7C" w:rsidR="00CC5943" w:rsidRDefault="00CC5943" w:rsidP="00F0583A">
      <w:pPr>
        <w:rPr>
          <w:lang w:val="en-GB"/>
        </w:rPr>
      </w:pPr>
      <w:r>
        <w:rPr>
          <w:rFonts w:ascii="Calibri" w:hAnsi="Calibri" w:cs="Calibri"/>
        </w:rPr>
        <w:t xml:space="preserve">Hermida et al. </w:t>
      </w:r>
      <w:r>
        <w:rPr>
          <w:rFonts w:ascii="Calibri" w:hAnsi="Calibri" w:cs="Calibri"/>
        </w:rPr>
        <w:fldChar w:fldCharType="begin"/>
      </w:r>
      <w:r w:rsidR="00FE241F">
        <w:rPr>
          <w:rFonts w:ascii="Calibri" w:hAnsi="Calibri" w:cs="Calibri"/>
        </w:rPr>
        <w:instrText xml:space="preserve"> ADDIN ZOTERO_ITEM CSL_CITATION {"citationID":"YLH5v9Kj","properties":{"formattedCitation":"\\super 36\\nosupersub{}","plainCitation":"36","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FE241F" w:rsidRPr="00FE241F">
        <w:rPr>
          <w:rFonts w:ascii="Calibri" w:hAnsi="Calibri" w:cs="Calibri"/>
          <w:szCs w:val="24"/>
          <w:vertAlign w:val="superscript"/>
        </w:rPr>
        <w:t>36</w:t>
      </w:r>
      <w:r>
        <w:rPr>
          <w:rFonts w:ascii="Calibri" w:hAnsi="Calibri" w:cs="Calibri"/>
        </w:rPr>
        <w:fldChar w:fldCharType="end"/>
      </w:r>
      <w:r w:rsidR="008F07C2">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sidR="008F07C2">
        <w:rPr>
          <w:lang w:val="en-GB"/>
        </w:rPr>
        <w:t xml:space="preserve">when predicting drug response and patient prognosis. </w:t>
      </w:r>
    </w:p>
    <w:p w14:paraId="2DF3D76C" w14:textId="7EBD25F0" w:rsidR="00C70411" w:rsidRDefault="00C70411" w:rsidP="00F0583A">
      <w:r>
        <w:t xml:space="preserve">In terms of feature selection, penalized regression methods might not properly capture grouping of information </w:t>
      </w:r>
      <w:r w:rsidR="00B22080">
        <w:fldChar w:fldCharType="begin"/>
      </w:r>
      <w:r w:rsidR="00512F47">
        <w:instrText xml:space="preserve"> ADDIN ZOTERO_ITEM CSL_CITATION {"citationID":"Z9THiKbO","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B22080">
        <w:fldChar w:fldCharType="separate"/>
      </w:r>
      <w:r w:rsidR="00512F47" w:rsidRPr="00512F47">
        <w:rPr>
          <w:rFonts w:ascii="Calibri" w:hAnsi="Calibri" w:cs="Calibri"/>
          <w:szCs w:val="24"/>
          <w:vertAlign w:val="superscript"/>
        </w:rPr>
        <w:t>25</w:t>
      </w:r>
      <w:r w:rsidR="00B22080">
        <w:fldChar w:fldCharType="end"/>
      </w:r>
      <w:r w:rsidR="00B22080">
        <w:t>.</w:t>
      </w:r>
    </w:p>
    <w:p w14:paraId="6FB8B054" w14:textId="09903E65" w:rsidR="00782B0E" w:rsidRDefault="00782B0E" w:rsidP="00782B0E">
      <w:pPr>
        <w:pStyle w:val="Heading1"/>
        <w:rPr>
          <w:lang w:val="en-GB"/>
        </w:rPr>
      </w:pPr>
      <w:r>
        <w:rPr>
          <w:lang w:val="en-GB"/>
        </w:rPr>
        <w:t>Conclusion</w:t>
      </w:r>
    </w:p>
    <w:p w14:paraId="11076B5E" w14:textId="729EE94F" w:rsidR="00F16DF2" w:rsidRDefault="00F16DF2" w:rsidP="00F16DF2">
      <w:pPr>
        <w:rPr>
          <w:lang w:val="en-GB"/>
        </w:rPr>
      </w:pPr>
      <w:r>
        <w:rPr>
          <w:lang w:val="en-GB"/>
        </w:rPr>
        <w:t>In conclusion, it appears that integrating genus and ge data does not help improve prediction performance. It is clear that the human microbiome has an effect on cancer aetiology, however, the prediction performance of just ge alone might be enough to capture the underlying patterns relevant for cancer diagnostics. This is similar to the redundancy of other omics types in human cancer diagnostics using multi-omic data.</w:t>
      </w:r>
      <w:r w:rsidR="0099673B">
        <w:rPr>
          <w:lang w:val="en-GB"/>
        </w:rPr>
        <w:t xml:space="preserve">, </w:t>
      </w:r>
    </w:p>
    <w:p w14:paraId="07E38F68" w14:textId="7D7F3139" w:rsidR="00F16DF2" w:rsidRDefault="00F16DF2" w:rsidP="00F16DF2">
      <w:pPr>
        <w:rPr>
          <w:lang w:val="en-GB"/>
        </w:rPr>
      </w:pPr>
      <w:r>
        <w:rPr>
          <w:lang w:val="en-GB"/>
        </w:rPr>
        <w:t>One problem might also be the data set. Future work could explore different data sets, such as the human microbiome project 2.</w:t>
      </w:r>
    </w:p>
    <w:p w14:paraId="13905A63" w14:textId="5E0702E7" w:rsidR="00D97D8E" w:rsidRDefault="00D97D8E" w:rsidP="00D97D8E">
      <w:pPr>
        <w:pStyle w:val="Heading1"/>
        <w:rPr>
          <w:lang w:val="en-GB"/>
        </w:rPr>
      </w:pPr>
      <w:r>
        <w:rPr>
          <w:lang w:val="en-GB"/>
        </w:rPr>
        <w:t>Future works</w:t>
      </w:r>
    </w:p>
    <w:p w14:paraId="4E07447D" w14:textId="19DF620D" w:rsidR="005B1BC4" w:rsidRPr="005B1BC4" w:rsidRDefault="005B1BC4" w:rsidP="005B1BC4">
      <w:pPr>
        <w:rPr>
          <w:lang w:val="en-GB"/>
        </w:rPr>
      </w:pPr>
      <w:r>
        <w:rPr>
          <w:lang w:val="en-GB"/>
        </w:rPr>
        <w:t>It could be worth exploring other modalities as well besides only gene expression.</w:t>
      </w:r>
      <w:r w:rsidR="00B22080">
        <w:rPr>
          <w:lang w:val="en-GB"/>
        </w:rPr>
        <w:t xml:space="preserve"> Why didn’t you use AUC?</w:t>
      </w:r>
      <w:r w:rsidR="004B2B0B">
        <w:rPr>
          <w:lang w:val="en-GB"/>
        </w:rPr>
        <w:t xml:space="preserve"> Does it make sense to use f1 score for tumor prediction?</w:t>
      </w:r>
      <w:r w:rsidR="0083597B">
        <w:rPr>
          <w:lang w:val="en-GB"/>
        </w:rPr>
        <w:t xml:space="preserve"> What about balanced accuracy for hyper parameter tuning?</w:t>
      </w:r>
      <w:r w:rsidR="004308CE">
        <w:rPr>
          <w:lang w:val="en-GB"/>
        </w:rPr>
        <w:t xml:space="preserve"> What about nonlinear feature selection?</w:t>
      </w:r>
      <w:r w:rsidR="000D591C">
        <w:rPr>
          <w:lang w:val="en-GB"/>
        </w:rPr>
        <w:t xml:space="preserve"> Try to discretize stage data into advanced and initial tumor stage</w:t>
      </w:r>
    </w:p>
    <w:p w14:paraId="4CE48A93" w14:textId="668CA64D" w:rsidR="00F16DF2" w:rsidRDefault="00F16DF2" w:rsidP="00F16DF2">
      <w:pPr>
        <w:pStyle w:val="Heading1"/>
        <w:rPr>
          <w:lang w:val="en-GB"/>
        </w:rPr>
      </w:pPr>
      <w:r>
        <w:rPr>
          <w:lang w:val="en-GB"/>
        </w:rPr>
        <w:t>Acknowledgments</w:t>
      </w:r>
    </w:p>
    <w:p w14:paraId="3CD4D255" w14:textId="421F4A6D" w:rsidR="00F16DF2" w:rsidRDefault="004308CE" w:rsidP="00F16DF2">
      <w:pPr>
        <w:rPr>
          <w:lang w:val="en-GB"/>
        </w:rPr>
      </w:pPr>
      <w:r>
        <w:rPr>
          <w:noProof/>
          <w:lang w:val="en-GB"/>
        </w:rPr>
        <w:drawing>
          <wp:anchor distT="0" distB="0" distL="114300" distR="114300" simplePos="0" relativeHeight="251660288" behindDoc="0" locked="0" layoutInCell="1" allowOverlap="1" wp14:anchorId="58C8534A" wp14:editId="346DBC99">
            <wp:simplePos x="0" y="0"/>
            <wp:positionH relativeFrom="margin">
              <wp:posOffset>4899660</wp:posOffset>
            </wp:positionH>
            <wp:positionV relativeFrom="margin">
              <wp:posOffset>3241887</wp:posOffset>
            </wp:positionV>
            <wp:extent cx="882650" cy="2078355"/>
            <wp:effectExtent l="0" t="0" r="0" b="0"/>
            <wp:wrapSquare wrapText="bothSides"/>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82650" cy="2078355"/>
                    </a:xfrm>
                    <a:prstGeom prst="rect">
                      <a:avLst/>
                    </a:prstGeom>
                  </pic:spPr>
                </pic:pic>
              </a:graphicData>
            </a:graphic>
          </wp:anchor>
        </w:drawing>
      </w:r>
      <w:r w:rsidR="0024360D">
        <w:rPr>
          <w:lang w:val="en-GB"/>
        </w:rPr>
        <w:t xml:space="preserve">I would like to thank my supervisor Prof. </w:t>
      </w:r>
      <w:r w:rsidR="00F16DF2">
        <w:rPr>
          <w:lang w:val="en-GB"/>
        </w:rPr>
        <w:t xml:space="preserve">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304800" cy="314325"/>
                    </a:xfrm>
                    <a:prstGeom prst="rect">
                      <a:avLst/>
                    </a:prstGeom>
                  </pic:spPr>
                </pic:pic>
              </a:graphicData>
            </a:graphic>
          </wp:inline>
        </w:drawing>
      </w:r>
      <w:r w:rsidR="00F16DF2">
        <w:rPr>
          <w:lang w:val="en-GB"/>
        </w:rPr>
        <w:t xml:space="preserve">and </w:t>
      </w:r>
      <w:r w:rsidR="0024360D">
        <w:rPr>
          <w:lang w:val="en-GB"/>
        </w:rPr>
        <w:t>daily supervisor</w:t>
      </w:r>
      <w:r w:rsidR="00F16DF2">
        <w:rPr>
          <w:lang w:val="en-GB"/>
        </w:rPr>
        <w:t xml:space="preserve"> Aakash</w:t>
      </w:r>
      <w:r w:rsidR="00013F94">
        <w:rPr>
          <w:lang w:val="en-GB"/>
        </w:rPr>
        <w:t xml:space="preserve"> </w:t>
      </w:r>
      <w:r w:rsidR="0024360D">
        <w:rPr>
          <w:lang w:val="en-GB"/>
        </w:rPr>
        <w:t>for always being there to supervise me and give me advice. While it was not always easy, I learned a lot.</w:t>
      </w:r>
    </w:p>
    <w:p w14:paraId="5075D9E9" w14:textId="4AA54A46" w:rsidR="0024360D" w:rsidRDefault="0024360D" w:rsidP="00F16DF2">
      <w:pPr>
        <w:rPr>
          <w:lang w:val="en-GB"/>
        </w:rPr>
      </w:pPr>
    </w:p>
    <w:p w14:paraId="274AFA55" w14:textId="59FC0B6E" w:rsidR="0024360D" w:rsidRDefault="0024360D" w:rsidP="00F16DF2">
      <w:pPr>
        <w:rPr>
          <w:lang w:val="en-GB"/>
        </w:rPr>
      </w:pPr>
    </w:p>
    <w:p w14:paraId="79BB086E" w14:textId="1FA1F6DF" w:rsidR="0024360D" w:rsidRDefault="0024360D" w:rsidP="00F16DF2">
      <w:pPr>
        <w:rPr>
          <w:lang w:val="en-GB"/>
        </w:rPr>
      </w:pPr>
    </w:p>
    <w:p w14:paraId="6BA9C582" w14:textId="2650DC2C" w:rsidR="0024360D" w:rsidRPr="00F16DF2" w:rsidRDefault="0024360D" w:rsidP="00F16DF2">
      <w:pPr>
        <w:rPr>
          <w:lang w:val="en-GB"/>
        </w:rPr>
      </w:pPr>
    </w:p>
    <w:p w14:paraId="75A1FD9B" w14:textId="3991504D" w:rsidR="003B7442" w:rsidRDefault="003B7442" w:rsidP="00F16DF2">
      <w:pPr>
        <w:pStyle w:val="Heading1"/>
        <w:rPr>
          <w:lang w:val="en-GB"/>
        </w:rPr>
      </w:pPr>
      <w:r>
        <w:rPr>
          <w:lang w:val="en-GB"/>
        </w:rPr>
        <w:t>Appendix</w:t>
      </w:r>
    </w:p>
    <w:p w14:paraId="5946A988" w14:textId="2E06AF63" w:rsidR="003B7442" w:rsidRDefault="003B7442" w:rsidP="003B7442">
      <w:pPr>
        <w:pStyle w:val="Heading2"/>
        <w:rPr>
          <w:lang w:val="en-GB"/>
        </w:rPr>
      </w:pPr>
      <w:r>
        <w:rPr>
          <w:lang w:val="en-GB"/>
        </w:rPr>
        <w:t>Data Exploration</w:t>
      </w:r>
    </w:p>
    <w:p w14:paraId="43F120AB" w14:textId="77777777" w:rsidR="002300CC" w:rsidRPr="008E44A0" w:rsidRDefault="002300CC" w:rsidP="002300CC">
      <w:pPr>
        <w:pStyle w:val="Heading2"/>
        <w:rPr>
          <w:lang w:val="en-GB"/>
        </w:rPr>
      </w:pPr>
      <w:r>
        <w:rPr>
          <w:lang w:val="en-GB"/>
        </w:rPr>
        <w:t>There is little qualitative difference in performance with holo-omic approach</w:t>
      </w:r>
    </w:p>
    <w:p w14:paraId="147F0762" w14:textId="77777777" w:rsidR="002300CC" w:rsidRDefault="002300CC" w:rsidP="002300CC">
      <w:pPr>
        <w:rPr>
          <w:lang w:val="en-GB"/>
        </w:rPr>
      </w:pPr>
      <w:r>
        <w:rPr>
          <w:lang w:val="en-GB"/>
        </w:rPr>
        <w:t>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tumor versus normal prediction, and tumor stage prediction. We investigated the class separation using the PCA and t-SNE dimensionality reduction techniques.</w:t>
      </w:r>
    </w:p>
    <w:p w14:paraId="684AE41C" w14:textId="2569DA1A" w:rsidR="002300CC" w:rsidRDefault="002300CC" w:rsidP="002300CC">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12E6D0A2" w14:textId="77777777" w:rsidR="005C59CC" w:rsidRDefault="005C59CC" w:rsidP="005C59CC">
      <w:pPr>
        <w:pStyle w:val="Heading4"/>
        <w:rPr>
          <w:lang w:val="en-GB"/>
        </w:rPr>
      </w:pPr>
      <w:r>
        <w:rPr>
          <w:lang w:val="en-GB"/>
        </w:rPr>
        <w:t>Feature selection robustness</w:t>
      </w:r>
    </w:p>
    <w:p w14:paraId="3BDE9784" w14:textId="77777777" w:rsidR="005C59CC" w:rsidRDefault="005C59CC" w:rsidP="005C59CC">
      <w:pPr>
        <w:rPr>
          <w:lang w:val="en-GB"/>
        </w:rPr>
      </w:pPr>
      <w:r>
        <w:rPr>
          <w:lang w:val="en-GB"/>
        </w:rPr>
        <w:t>Devise experiment to examine feature selection robustness across iterations. The features are relatively varied</w:t>
      </w:r>
    </w:p>
    <w:p w14:paraId="68E0CB5E" w14:textId="75CB03C5" w:rsidR="005C59CC" w:rsidRPr="008E44A0" w:rsidRDefault="005C59CC" w:rsidP="002300CC">
      <w:pPr>
        <w:rPr>
          <w:lang w:val="en-GB"/>
        </w:rPr>
      </w:pPr>
      <w:r>
        <w:rPr>
          <w:lang w:val="en-GB"/>
        </w:rPr>
        <w:t>[picture here preferably of linear regression selection and stomach cancer in stage]a</w:t>
      </w:r>
    </w:p>
    <w:p w14:paraId="1C1DF824" w14:textId="77777777" w:rsidR="002300CC" w:rsidRDefault="002300CC" w:rsidP="002300CC">
      <w:pPr>
        <w:pStyle w:val="Heading3"/>
        <w:rPr>
          <w:lang w:val="en-GB"/>
        </w:rPr>
      </w:pPr>
      <w:r>
        <w:rPr>
          <w:lang w:val="en-GB"/>
        </w:rPr>
        <w:t>Tumor PCA does not show additional class separation</w:t>
      </w:r>
    </w:p>
    <w:p w14:paraId="44C53B1E" w14:textId="1CF10169" w:rsidR="002300CC" w:rsidRDefault="002300CC" w:rsidP="002300CC">
      <w:pPr>
        <w:rPr>
          <w:lang w:val="en-GB"/>
        </w:rPr>
      </w:pPr>
      <w:r>
        <w:rPr>
          <w:lang w:val="en-GB"/>
        </w:rPr>
        <w:t>The PCA for the tumor classification endpoint shows that there is no meaningful additional separation between the classes when integrating genus taxonomic data with gene expression versus using only gene expression data (</w:t>
      </w:r>
      <w:r>
        <w:rPr>
          <w:lang w:val="en-GB"/>
        </w:rPr>
        <w:fldChar w:fldCharType="begin"/>
      </w:r>
      <w:r>
        <w:rPr>
          <w:lang w:val="en-GB"/>
        </w:rPr>
        <w:instrText xml:space="preserve"> REF _Ref121920412 \h </w:instrText>
      </w:r>
      <w:r>
        <w:rPr>
          <w:lang w:val="en-GB"/>
        </w:rPr>
      </w:r>
      <w:r>
        <w:rPr>
          <w:lang w:val="en-GB"/>
        </w:rPr>
        <w:fldChar w:fldCharType="separate"/>
      </w:r>
      <w:r w:rsidR="00BD1C61">
        <w:t xml:space="preserve">Figure </w:t>
      </w:r>
      <w:r w:rsidR="00BD1C61">
        <w:rPr>
          <w:noProof/>
        </w:rPr>
        <w:t>12</w:t>
      </w:r>
      <w:r>
        <w:rPr>
          <w:lang w:val="en-GB"/>
        </w:rPr>
        <w:fldChar w:fldCharType="end"/>
      </w:r>
      <w:r>
        <w:rPr>
          <w:lang w:val="en-GB"/>
        </w:rPr>
        <w:t>). Additionally, the genus layer does not seem to provide much by itself separating power. This is possibly because the microbial information is not directly related to the phenotype and thus does not provide enough explaining power by itself.</w:t>
      </w:r>
    </w:p>
    <w:p w14:paraId="5D79D705" w14:textId="77777777" w:rsidR="002300CC" w:rsidRDefault="002300CC" w:rsidP="002300CC">
      <w:pPr>
        <w:keepNext/>
      </w:pPr>
      <w:r w:rsidRPr="00AD7BCD">
        <w:rPr>
          <w:noProof/>
          <w:lang w:val="en-GB"/>
        </w:rPr>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263AD4F4" w14:textId="4078C218" w:rsidR="002300CC" w:rsidRPr="006B2F31" w:rsidRDefault="002300CC" w:rsidP="002300CC">
      <w:pPr>
        <w:pStyle w:val="Caption"/>
      </w:pPr>
      <w:bookmarkStart w:id="13" w:name="_Ref121920412"/>
      <w:r>
        <w:t xml:space="preserve">Figure </w:t>
      </w:r>
      <w:fldSimple w:instr=" SEQ Figure \* ARABIC ">
        <w:r w:rsidR="00BD1C61">
          <w:rPr>
            <w:noProof/>
          </w:rPr>
          <w:t>12</w:t>
        </w:r>
      </w:fldSimple>
      <w:bookmarkEnd w:id="13"/>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samples </w:t>
      </w:r>
      <w:r w:rsidRPr="004D301D">
        <w:t>in re</w:t>
      </w:r>
      <w:r>
        <w:t>d denote tumor samples while those in blue denote normal samples.</w:t>
      </w:r>
    </w:p>
    <w:p w14:paraId="3A084AF7" w14:textId="77777777" w:rsidR="002300CC" w:rsidRDefault="002300CC" w:rsidP="002300CC">
      <w:pPr>
        <w:rPr>
          <w:lang w:val="en-GB"/>
        </w:rPr>
      </w:pPr>
      <w:r>
        <w:rPr>
          <w:lang w:val="en-GB"/>
        </w:rPr>
        <w:lastRenderedPageBreak/>
        <w:t xml:space="preserve">This result is consistent across cancer types (i.e. for COAD, ESCA and HNSC). The results for these additional cancer types can be found in the appendix. </w:t>
      </w:r>
    </w:p>
    <w:p w14:paraId="6B30B3A7" w14:textId="77777777" w:rsidR="002300CC" w:rsidRDefault="002300CC" w:rsidP="002300CC">
      <w:pPr>
        <w:pStyle w:val="Heading3"/>
        <w:rPr>
          <w:lang w:val="en-GB"/>
        </w:rPr>
      </w:pPr>
      <w:r>
        <w:rPr>
          <w:lang w:val="en-GB"/>
        </w:rPr>
        <w:t>Results are consistent across feature selection amounts</w:t>
      </w:r>
    </w:p>
    <w:p w14:paraId="46690A46" w14:textId="77777777" w:rsidR="002300CC" w:rsidRDefault="002300CC" w:rsidP="002300CC">
      <w:pPr>
        <w:rPr>
          <w:lang w:val="en-GB"/>
        </w:rPr>
      </w:pPr>
      <w:r>
        <w:rPr>
          <w:lang w:val="en-GB"/>
        </w:rPr>
        <w:t>For PCA, performing feature selection leads to increased separation.</w:t>
      </w:r>
    </w:p>
    <w:p w14:paraId="46BBFBF7" w14:textId="77777777" w:rsidR="002300CC" w:rsidRPr="00AD7BCD" w:rsidRDefault="002300CC" w:rsidP="002300CC">
      <w:pPr>
        <w:rPr>
          <w:lang w:val="en-GB"/>
        </w:rPr>
      </w:pPr>
      <w:r>
        <w:rPr>
          <w:lang w:val="en-GB"/>
        </w:rPr>
        <w:t>For tumor versus normal prediction, features (0,5,10) exhibit about the same behavior. GE tends to for show much better separation than genus, and GE+Genus is almost exactly the same as just GE, possibly because GE has much more features, and when features are selected, the selected features are probably GE features.</w:t>
      </w:r>
    </w:p>
    <w:p w14:paraId="34BE1915" w14:textId="77777777" w:rsidR="002300CC" w:rsidRDefault="002300CC" w:rsidP="002300C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7BD5191C" w14:textId="77777777" w:rsidR="002300CC" w:rsidRPr="00BD7FE5" w:rsidRDefault="002300CC" w:rsidP="002300CC">
      <w:pPr>
        <w:rPr>
          <w:lang w:val="en-GB"/>
        </w:rPr>
      </w:pPr>
      <w:r>
        <w:rPr>
          <w:lang w:val="en-GB"/>
        </w:rPr>
        <w:t xml:space="preserve">To determine whether the lack of separation of the holo-omic approach was due to the dimensionality reduction method chosen, </w:t>
      </w:r>
      <w:r>
        <w:t>we repeated the above experiment using t-SNE.</w:t>
      </w:r>
    </w:p>
    <w:p w14:paraId="39314940" w14:textId="77777777" w:rsidR="002300CC" w:rsidRPr="00F46461" w:rsidRDefault="002300CC" w:rsidP="002300CC">
      <w:pPr>
        <w:keepNext/>
        <w:rPr>
          <w:lang w:val="nl-NL"/>
        </w:rPr>
      </w:pPr>
      <w:r w:rsidRPr="00AD7BCD">
        <w:rPr>
          <w:noProof/>
          <w:lang w:val="en-GB"/>
        </w:rPr>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0DD4E9C4" w:rsidR="002300CC" w:rsidRDefault="002300CC" w:rsidP="002300CC">
      <w:pPr>
        <w:pStyle w:val="Caption"/>
      </w:pPr>
      <w:bookmarkStart w:id="14" w:name="_Ref121920839"/>
      <w:r>
        <w:t xml:space="preserve">Figure </w:t>
      </w:r>
      <w:fldSimple w:instr=" SEQ Figure \* ARABIC ">
        <w:r w:rsidR="00BD1C61">
          <w:rPr>
            <w:noProof/>
          </w:rPr>
          <w:t>13</w:t>
        </w:r>
      </w:fldSimple>
      <w:bookmarkEnd w:id="14"/>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component, while the vertical axis displays the second t-SNE component. Finally, samples </w:t>
      </w:r>
      <w:r w:rsidRPr="004D301D">
        <w:t>in re</w:t>
      </w:r>
      <w:r>
        <w:t>d denote tumor samples while those in blue denote normal samples.</w:t>
      </w:r>
    </w:p>
    <w:p w14:paraId="04B7CE85" w14:textId="401791CB" w:rsidR="002300CC" w:rsidRPr="00AD7BCD" w:rsidRDefault="002300CC" w:rsidP="002300CC">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rsidR="00BD1C61">
        <w:t xml:space="preserve">Figure </w:t>
      </w:r>
      <w:r w:rsidR="00BD1C61">
        <w:rPr>
          <w:noProof/>
        </w:rPr>
        <w:t>13</w:t>
      </w:r>
      <w:r>
        <w:rPr>
          <w:lang w:val="en-GB"/>
        </w:rPr>
        <w:fldChar w:fldCharType="end"/>
      </w:r>
      <w:r>
        <w:rPr>
          <w:lang w:val="en-GB"/>
        </w:rPr>
        <w:t xml:space="preserve">). Similar to PCA, using only the genus modality provides the worst separation between classes . </w:t>
      </w:r>
    </w:p>
    <w:p w14:paraId="1A7A758C" w14:textId="77777777" w:rsidR="002300CC" w:rsidRDefault="002300CC" w:rsidP="002300CC">
      <w:pPr>
        <w:pStyle w:val="Heading3"/>
        <w:rPr>
          <w:lang w:val="en-GB"/>
        </w:rPr>
      </w:pPr>
      <w:r>
        <w:rPr>
          <w:lang w:val="en-GB"/>
        </w:rPr>
        <w:t>There is unclear class separation for the stage class</w:t>
      </w:r>
    </w:p>
    <w:p w14:paraId="66FC3C4C" w14:textId="77777777" w:rsidR="002300CC" w:rsidRPr="001E56AF" w:rsidRDefault="002300CC" w:rsidP="002300CC">
      <w:pPr>
        <w:rPr>
          <w:lang w:val="en-GB"/>
        </w:rPr>
      </w:pPr>
    </w:p>
    <w:p w14:paraId="75A2118A" w14:textId="4572C950" w:rsidR="002300CC" w:rsidRPr="006B2F31" w:rsidRDefault="002300CC" w:rsidP="002300CC">
      <w:pPr>
        <w:rPr>
          <w:lang w:val="en-GB"/>
        </w:rPr>
      </w:pPr>
      <w:r>
        <w:rPr>
          <w:lang w:val="en-GB"/>
        </w:rPr>
        <w:t>In order to determine whether the above results were due to the classification endpoint chosen, we repeated the results using a different endpoint, the tumor stage. For the stage class endpoint, there is not much separation to be seen across any of the modalities (</w:t>
      </w:r>
      <w:r>
        <w:rPr>
          <w:lang w:val="en-GB"/>
        </w:rPr>
        <w:fldChar w:fldCharType="begin"/>
      </w:r>
      <w:r>
        <w:rPr>
          <w:lang w:val="en-GB"/>
        </w:rPr>
        <w:instrText xml:space="preserve"> REF _Ref121921085 \h </w:instrText>
      </w:r>
      <w:r>
        <w:rPr>
          <w:lang w:val="en-GB"/>
        </w:rPr>
      </w:r>
      <w:r>
        <w:rPr>
          <w:lang w:val="en-GB"/>
        </w:rPr>
        <w:fldChar w:fldCharType="separate"/>
      </w:r>
      <w:r w:rsidR="00BD1C61">
        <w:t xml:space="preserve">Figure </w:t>
      </w:r>
      <w:r w:rsidR="00BD1C61">
        <w:rPr>
          <w:noProof/>
        </w:rPr>
        <w:t>14</w:t>
      </w:r>
      <w:r>
        <w:rPr>
          <w:lang w:val="en-GB"/>
        </w:rPr>
        <w:fldChar w:fldCharType="end"/>
      </w:r>
      <w:r>
        <w:rPr>
          <w:lang w:val="en-GB"/>
        </w:rPr>
        <w:t xml:space="preserve">). This is likely because of the class imbalance. </w:t>
      </w:r>
    </w:p>
    <w:p w14:paraId="6587C47B" w14:textId="77777777" w:rsidR="002300CC" w:rsidRDefault="002300CC" w:rsidP="002300CC">
      <w:pPr>
        <w:keepNext/>
      </w:pPr>
      <w:r w:rsidRPr="006B2F31">
        <w:rPr>
          <w:noProof/>
          <w:lang w:val="en-GB"/>
        </w:rPr>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120341A8" w:rsidR="002300CC" w:rsidRDefault="002300CC" w:rsidP="002300CC">
      <w:pPr>
        <w:pStyle w:val="Caption"/>
      </w:pPr>
      <w:bookmarkStart w:id="15" w:name="_Ref121921085"/>
      <w:r>
        <w:t xml:space="preserve">Figure </w:t>
      </w:r>
      <w:fldSimple w:instr=" SEQ Figure \* ARABIC ">
        <w:r w:rsidR="00BD1C61">
          <w:rPr>
            <w:noProof/>
          </w:rPr>
          <w:t>14</w:t>
        </w:r>
      </w:fldSimple>
      <w:bookmarkEnd w:id="15"/>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4BB9D87C" w14:textId="77777777" w:rsidR="002300CC" w:rsidRPr="00805F9D" w:rsidRDefault="002300CC" w:rsidP="002300CC">
      <w:r w:rsidRPr="00805F9D">
        <w:rPr>
          <w:lang w:val="en-GB"/>
        </w:rPr>
        <w:lastRenderedPageBreak/>
        <w:t>Again, there is not much difference between the GE and the overlapped set. These results are similar when using t-SNE.</w:t>
      </w:r>
    </w:p>
    <w:p w14:paraId="33B2FA38" w14:textId="77777777" w:rsidR="002300CC" w:rsidRDefault="002300CC" w:rsidP="002300CC">
      <w:pPr>
        <w:pStyle w:val="Heading3"/>
        <w:rPr>
          <w:lang w:val="en-GB"/>
        </w:rPr>
      </w:pPr>
      <w:r>
        <w:rPr>
          <w:lang w:val="en-GB"/>
        </w:rPr>
        <w:t>Exploring the modalities balance of integrated features</w:t>
      </w:r>
    </w:p>
    <w:p w14:paraId="75010A32" w14:textId="49031308" w:rsidR="002300CC" w:rsidRPr="002300CC" w:rsidRDefault="002300CC" w:rsidP="002300CC">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1EBEB86A" w14:textId="36052657" w:rsidR="00AB203A" w:rsidRDefault="00AB203A" w:rsidP="00AB203A">
      <w:pPr>
        <w:pStyle w:val="Heading2"/>
        <w:rPr>
          <w:lang w:val="en-GB"/>
        </w:rPr>
      </w:pPr>
      <w:r>
        <w:rPr>
          <w:lang w:val="en-GB"/>
        </w:rPr>
        <w:t>Predictive performance</w:t>
      </w:r>
    </w:p>
    <w:p w14:paraId="7E9CB08B" w14:textId="4F31FB91" w:rsidR="00625602" w:rsidRDefault="00625602" w:rsidP="00625602">
      <w:pPr>
        <w:rPr>
          <w:lang w:val="en-GB"/>
        </w:rPr>
      </w:pPr>
      <w:r>
        <w:rPr>
          <w:lang w:val="en-GB"/>
        </w:rPr>
        <w:t>This section contains experiments for all cancers.</w:t>
      </w:r>
    </w:p>
    <w:p w14:paraId="4B8CD9B1" w14:textId="7F0A1D66" w:rsidR="00625602" w:rsidRDefault="00625602" w:rsidP="00625602">
      <w:pPr>
        <w:pStyle w:val="Heading3"/>
        <w:rPr>
          <w:lang w:val="en-GB"/>
        </w:rPr>
      </w:pPr>
      <w:r>
        <w:rPr>
          <w:lang w:val="en-GB"/>
        </w:rPr>
        <w:t>Tumor prediction for all cancers</w:t>
      </w:r>
    </w:p>
    <w:p w14:paraId="674CE950" w14:textId="4BDD8749" w:rsidR="00625602" w:rsidRPr="00A96526" w:rsidRDefault="00625602" w:rsidP="00625602">
      <w:pPr>
        <w:rPr>
          <w:lang w:val="en-GB"/>
        </w:rPr>
      </w:pPr>
      <w:r>
        <w:rPr>
          <w:lang w:val="en-GB"/>
        </w:rPr>
        <w:t>These are the performances for tumor prediction using SVC and chi-squared for all the cancers.</w:t>
      </w:r>
      <w:r w:rsidR="009A2C47">
        <w:rPr>
          <w:lang w:val="en-GB"/>
        </w:rPr>
        <w:t xml:space="preserve"> [give stat significance table]</w:t>
      </w:r>
    </w:p>
    <w:p w14:paraId="58C92857" w14:textId="4D16306F" w:rsidR="00625602" w:rsidRDefault="00625602" w:rsidP="00625602">
      <w:r w:rsidRPr="008D7032">
        <w:drawing>
          <wp:inline distT="0" distB="0" distL="0" distR="0" wp14:anchorId="50DFE790" wp14:editId="335ED321">
            <wp:extent cx="5269653" cy="13393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8">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53E51166" w14:textId="22A7F438" w:rsidR="00625602" w:rsidRDefault="00625602" w:rsidP="00625602">
      <w:pPr>
        <w:pStyle w:val="Caption"/>
      </w:pPr>
      <w:r>
        <w:t xml:space="preserve">Figure </w:t>
      </w:r>
      <w:fldSimple w:instr=" SEQ Figure \* ARABIC ">
        <w:r w:rsidR="00BD1C61">
          <w:rPr>
            <w:noProof/>
          </w:rPr>
          <w:t>15</w:t>
        </w:r>
      </w:fldSimple>
      <w:r>
        <w:t xml:space="preserve">: 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le the vertical line segments indicates the standard deviation of the f1-score across these iterations.</w:t>
      </w:r>
    </w:p>
    <w:p w14:paraId="5F78C8C2" w14:textId="733FBF3F" w:rsidR="00840FC7" w:rsidRDefault="00840FC7" w:rsidP="00625602">
      <w:pPr>
        <w:pStyle w:val="Heading3"/>
      </w:pPr>
      <w:r>
        <w:t>Stage prediction for all cancers</w:t>
      </w:r>
    </w:p>
    <w:p w14:paraId="6F98CC98" w14:textId="7CF45930" w:rsidR="00840FC7" w:rsidRDefault="00840FC7" w:rsidP="00840FC7">
      <w:r>
        <w:t>These are the performances for stage prediction for all cancers</w:t>
      </w:r>
    </w:p>
    <w:p w14:paraId="7F383BF0" w14:textId="3CE3C1EC" w:rsidR="0080063F" w:rsidRDefault="00B775F2" w:rsidP="0080063F">
      <w:pPr>
        <w:keepNext/>
      </w:pPr>
      <w:r>
        <w:rPr>
          <w:noProof/>
        </w:rPr>
        <w:t>for</w:t>
      </w:r>
      <w:r w:rsidR="00840FC7">
        <w:rPr>
          <w:noProof/>
        </w:rPr>
        <w:drawing>
          <wp:inline distT="0" distB="0" distL="0" distR="0" wp14:anchorId="3522B7BA" wp14:editId="585B2D3F">
            <wp:extent cx="5665634" cy="14512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9">
                      <a:extLst>
                        <a:ext uri="{28A0092B-C50C-407E-A947-70E740481C1C}">
                          <a14:useLocalDpi xmlns:a14="http://schemas.microsoft.com/office/drawing/2010/main" val="0"/>
                        </a:ext>
                      </a:extLst>
                    </a:blip>
                    <a:stretch>
                      <a:fillRect/>
                    </a:stretch>
                  </pic:blipFill>
                  <pic:spPr>
                    <a:xfrm>
                      <a:off x="0" y="0"/>
                      <a:ext cx="5665634" cy="1451297"/>
                    </a:xfrm>
                    <a:prstGeom prst="rect">
                      <a:avLst/>
                    </a:prstGeom>
                  </pic:spPr>
                </pic:pic>
              </a:graphicData>
            </a:graphic>
          </wp:inline>
        </w:drawing>
      </w:r>
    </w:p>
    <w:p w14:paraId="450E8CEF" w14:textId="15650483" w:rsidR="00840FC7" w:rsidRDefault="0080063F" w:rsidP="0080063F">
      <w:pPr>
        <w:pStyle w:val="Caption"/>
      </w:pPr>
      <w:r>
        <w:t xml:space="preserve">Figure </w:t>
      </w:r>
      <w:fldSimple w:instr=" SEQ Figure \* ARABIC ">
        <w:r w:rsidR="00BD1C61">
          <w:rPr>
            <w:noProof/>
          </w:rPr>
          <w:t>16</w:t>
        </w:r>
      </w:fldSimple>
      <w:r>
        <w:t xml:space="preserve">: 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2F61C36C" w14:textId="77777777" w:rsidR="0080063F" w:rsidRPr="00840FC7" w:rsidRDefault="0080063F" w:rsidP="00840FC7"/>
    <w:p w14:paraId="77860AF6" w14:textId="21A8B01B" w:rsidR="00625602" w:rsidRDefault="00625602" w:rsidP="00625602">
      <w:pPr>
        <w:pStyle w:val="Heading3"/>
      </w:pPr>
      <w:r>
        <w:t>Modality parity enforcement</w:t>
      </w:r>
    </w:p>
    <w:p w14:paraId="084518BF" w14:textId="39F49D4F" w:rsidR="00625602" w:rsidRDefault="00625602" w:rsidP="00625602">
      <w:r>
        <w:t>These are the results when using modality enforcement for all cancers.</w:t>
      </w:r>
    </w:p>
    <w:p w14:paraId="7843BF88" w14:textId="27EAC341" w:rsidR="008D7032" w:rsidRDefault="008D7032" w:rsidP="00625602"/>
    <w:p w14:paraId="1B0F5C16" w14:textId="53CB84AE" w:rsidR="00A96526" w:rsidRDefault="00A96526" w:rsidP="00625602"/>
    <w:p w14:paraId="6B15F483" w14:textId="77777777" w:rsidR="00625602" w:rsidRDefault="00625602" w:rsidP="00625602">
      <w:pPr>
        <w:keepNext/>
      </w:pPr>
      <w:r>
        <w:rPr>
          <w:noProof/>
          <w:lang w:val="en-GB"/>
        </w:rPr>
        <w:drawing>
          <wp:inline distT="0" distB="0" distL="0" distR="0" wp14:anchorId="17294DB8" wp14:editId="3E5A9446">
            <wp:extent cx="5269653" cy="13393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79E5848A" w14:textId="0F85AF55" w:rsidR="00625602" w:rsidRPr="00625602" w:rsidRDefault="00625602" w:rsidP="00625602">
      <w:pPr>
        <w:pStyle w:val="Caption"/>
      </w:pPr>
      <w:r>
        <w:t xml:space="preserve">Figure </w:t>
      </w:r>
      <w:fldSimple w:instr=" SEQ Figure \* ARABIC ">
        <w:r w:rsidR="00BD1C61">
          <w:rPr>
            <w:noProof/>
          </w:rPr>
          <w:t>17</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p>
    <w:p w14:paraId="660A6F85" w14:textId="77777777" w:rsidR="006522F4" w:rsidRDefault="006522F4" w:rsidP="006522F4">
      <w:pPr>
        <w:keepNext/>
      </w:pPr>
      <w:r>
        <w:rPr>
          <w:noProof/>
          <w:lang w:val="en-GB"/>
        </w:rPr>
        <w:drawing>
          <wp:inline distT="0" distB="0" distL="0" distR="0" wp14:anchorId="46D0D12E" wp14:editId="53F5B930">
            <wp:extent cx="5731510" cy="286575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96537C7" w14:textId="3497E057" w:rsidR="006522F4" w:rsidRDefault="006522F4" w:rsidP="006522F4">
      <w:pPr>
        <w:pStyle w:val="Caption"/>
      </w:pPr>
      <w:bookmarkStart w:id="16" w:name="_Ref121922778"/>
      <w:r>
        <w:t xml:space="preserve">Figure </w:t>
      </w:r>
      <w:fldSimple w:instr=" SEQ Figure \* ARABIC ">
        <w:r w:rsidR="00BD1C61">
          <w:rPr>
            <w:noProof/>
          </w:rPr>
          <w:t>18</w:t>
        </w:r>
      </w:fldSimple>
      <w:bookmarkEnd w:id="16"/>
      <w:r>
        <w:t xml:space="preserve">: 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B19ADCC" w14:textId="2AFFE940" w:rsidR="006522F4" w:rsidRDefault="006522F4" w:rsidP="006522F4">
      <w:r>
        <w:t>Furthermore, out of the 221 total GENUS features, less than 1% is selected in the feature selection process (</w:t>
      </w:r>
      <w:r>
        <w:fldChar w:fldCharType="begin"/>
      </w:r>
      <w:r>
        <w:instrText xml:space="preserve"> REF _Ref121922934 \h </w:instrText>
      </w:r>
      <w:r>
        <w:fldChar w:fldCharType="separate"/>
      </w:r>
      <w:r w:rsidR="00BD1C61">
        <w:t xml:space="preserve">Figure </w:t>
      </w:r>
      <w:r w:rsidR="00BD1C61">
        <w:rPr>
          <w:noProof/>
        </w:rPr>
        <w:t>19</w:t>
      </w:r>
      <w:r>
        <w:fldChar w:fldCharType="end"/>
      </w:r>
      <w:r>
        <w:t>).</w:t>
      </w:r>
    </w:p>
    <w:p w14:paraId="232D6984" w14:textId="77777777" w:rsidR="006522F4" w:rsidRDefault="006522F4" w:rsidP="006522F4">
      <w:pPr>
        <w:keepNext/>
      </w:pPr>
      <w:r>
        <w:rPr>
          <w:noProof/>
        </w:rPr>
        <w:lastRenderedPageBreak/>
        <w:drawing>
          <wp:inline distT="0" distB="0" distL="0" distR="0" wp14:anchorId="14CE3A5C" wp14:editId="46A19FAE">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035B0EA" w14:textId="2F8FDE39" w:rsidR="006522F4" w:rsidRDefault="006522F4" w:rsidP="006522F4">
      <w:pPr>
        <w:pStyle w:val="Caption"/>
      </w:pPr>
      <w:bookmarkStart w:id="17" w:name="_Ref121922934"/>
      <w:r>
        <w:t xml:space="preserve">Figure </w:t>
      </w:r>
      <w:fldSimple w:instr=" SEQ Figure \* ARABIC ">
        <w:r w:rsidR="00BD1C61">
          <w:rPr>
            <w:noProof/>
          </w:rPr>
          <w:t>19</w:t>
        </w:r>
      </w:fldSimple>
      <w:bookmarkEnd w:id="17"/>
      <w:r w:rsidRPr="005C6D67">
        <w:t xml:space="preserve">: </w:t>
      </w:r>
      <w:r>
        <w:t xml:space="preserve">the absolute amount of GENUS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51C9EF1" w14:textId="77777777" w:rsidR="006522F4" w:rsidRPr="006522F4" w:rsidRDefault="006522F4" w:rsidP="006522F4">
      <w:pPr>
        <w:rPr>
          <w:lang w:val="en-GB"/>
        </w:rPr>
      </w:pPr>
    </w:p>
    <w:p w14:paraId="2C39D153" w14:textId="5331EF2F" w:rsidR="00AB203A" w:rsidRDefault="00AB203A" w:rsidP="00AB203A">
      <w:pPr>
        <w:pStyle w:val="Heading3"/>
        <w:rPr>
          <w:lang w:val="en-GB"/>
        </w:rPr>
      </w:pPr>
      <w:r>
        <w:rPr>
          <w:lang w:val="en-GB"/>
        </w:rPr>
        <w:t>Random Forest Regression</w:t>
      </w:r>
    </w:p>
    <w:p w14:paraId="3DB1CBFF" w14:textId="021CA161" w:rsidR="00AB203A" w:rsidRDefault="00AB203A" w:rsidP="00AB203A">
      <w:pPr>
        <w:rPr>
          <w:lang w:val="en-GB"/>
        </w:rPr>
      </w:pPr>
      <w:r>
        <w:rPr>
          <w:lang w:val="en-GB"/>
        </w:rPr>
        <w:t>We have also conducted the random Forest Regression Model with hyper parameter tuning for all the different cancers.</w:t>
      </w:r>
    </w:p>
    <w:p w14:paraId="1F67BBF7" w14:textId="2A255AC1" w:rsidR="00756993" w:rsidRDefault="00756993" w:rsidP="00756993">
      <w:pPr>
        <w:pStyle w:val="Heading3"/>
        <w:rPr>
          <w:lang w:val="en-GB"/>
        </w:rPr>
      </w:pPr>
      <w:r>
        <w:rPr>
          <w:lang w:val="en-GB"/>
        </w:rPr>
        <w:t>Complex integration with different models</w:t>
      </w:r>
    </w:p>
    <w:p w14:paraId="7617649E" w14:textId="726E3E65" w:rsidR="00756993" w:rsidRPr="00756993" w:rsidRDefault="00756993" w:rsidP="00756993">
      <w:pPr>
        <w:rPr>
          <w:lang w:val="en-GB"/>
        </w:rPr>
      </w:pPr>
      <w:r>
        <w:rPr>
          <w:lang w:val="en-GB"/>
        </w:rPr>
        <w:t>Complex integration with random Forest</w:t>
      </w:r>
    </w:p>
    <w:p w14:paraId="0527A0B9" w14:textId="77777777" w:rsidR="00FE7B96" w:rsidRPr="002E1F07" w:rsidRDefault="00FE7B96" w:rsidP="00FE7B96">
      <w:pPr>
        <w:pStyle w:val="Heading3"/>
        <w:rPr>
          <w:lang w:val="en-GB"/>
        </w:rPr>
      </w:pPr>
      <w:r w:rsidRPr="002E1F07">
        <w:rPr>
          <w:lang w:val="en-GB"/>
        </w:rPr>
        <w:t>Results independent of feature selection method</w:t>
      </w:r>
    </w:p>
    <w:p w14:paraId="5C4D7BE6" w14:textId="77777777" w:rsidR="00FE7B96" w:rsidRDefault="00FE7B96" w:rsidP="00FE7B96">
      <w:pPr>
        <w:rPr>
          <w:lang w:val="en-GB"/>
        </w:rPr>
      </w:pPr>
      <w:r>
        <w:rPr>
          <w:lang w:val="en-GB"/>
        </w:rPr>
        <w:t>To investigate whether the lower performance was due to the feature selection method, we attempted the experiments while using the chi2 test as well.</w:t>
      </w:r>
    </w:p>
    <w:p w14:paraId="23970438" w14:textId="77777777" w:rsidR="00FE7B96" w:rsidRDefault="00FE7B96" w:rsidP="00FE7B96">
      <w:pPr>
        <w:keepNext/>
      </w:pPr>
      <w:r>
        <w:rPr>
          <w:noProof/>
          <w:lang w:val="en-GB"/>
        </w:rPr>
        <w:drawing>
          <wp:inline distT="0" distB="0" distL="0" distR="0" wp14:anchorId="78EF2C0C" wp14:editId="0A79B29C">
            <wp:extent cx="5731510" cy="133921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3898DC4" w14:textId="6B67393F" w:rsidR="00FE7B96" w:rsidRDefault="00FE7B96" w:rsidP="00FE7B96">
      <w:pPr>
        <w:pStyle w:val="Caption"/>
        <w:rPr>
          <w:lang w:val="en-GB"/>
        </w:rPr>
      </w:pPr>
      <w:r>
        <w:t xml:space="preserve">Figure </w:t>
      </w:r>
      <w:fldSimple w:instr=" SEQ Figure \* ARABIC ">
        <w:r w:rsidR="00BD1C61">
          <w:rPr>
            <w:noProof/>
          </w:rPr>
          <w:t>20</w:t>
        </w:r>
      </w:fldSimple>
      <w:r>
        <w:t>: Same</w:t>
      </w:r>
    </w:p>
    <w:p w14:paraId="7F108598" w14:textId="77777777" w:rsidR="00FE7B96" w:rsidRDefault="00FE7B96" w:rsidP="00FE7B96">
      <w:pPr>
        <w:keepNext/>
      </w:pPr>
      <w:r>
        <w:rPr>
          <w:noProof/>
          <w:lang w:val="en-GB"/>
        </w:rPr>
        <w:lastRenderedPageBreak/>
        <w:drawing>
          <wp:inline distT="0" distB="0" distL="0" distR="0" wp14:anchorId="79C5D406" wp14:editId="3563E3B7">
            <wp:extent cx="5731510" cy="133921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910660B" w14:textId="09341D08" w:rsidR="00FE7B96" w:rsidRPr="00FE7B96" w:rsidRDefault="00FE7B96" w:rsidP="00FE7B96">
      <w:pPr>
        <w:pStyle w:val="Caption"/>
        <w:rPr>
          <w:lang w:val="en-GB"/>
        </w:rPr>
      </w:pPr>
      <w:r>
        <w:t xml:space="preserve">Figure </w:t>
      </w:r>
      <w:fldSimple w:instr=" SEQ Figure \* ARABIC ">
        <w:r w:rsidR="00BD1C61">
          <w:rPr>
            <w:noProof/>
          </w:rPr>
          <w:t>21</w:t>
        </w:r>
      </w:fldSimple>
      <w:r>
        <w:t>: Cancer predictions for stage using chi2</w:t>
      </w:r>
    </w:p>
    <w:p w14:paraId="3232A4E1" w14:textId="77777777" w:rsidR="00384D67" w:rsidRPr="00C401CE" w:rsidRDefault="00384D67" w:rsidP="00384D67">
      <w:pPr>
        <w:rPr>
          <w:lang w:val="en-GB"/>
        </w:rPr>
      </w:pPr>
      <w:r>
        <w:rPr>
          <w:lang w:val="en-GB"/>
        </w:rPr>
        <w:t>The chi-square test is not model for dependency between features.</w:t>
      </w:r>
    </w:p>
    <w:p w14:paraId="5BEC2C2B" w14:textId="77777777" w:rsidR="00384D67" w:rsidRDefault="00384D67" w:rsidP="00384D67">
      <w:pPr>
        <w:pStyle w:val="Heading3"/>
      </w:pPr>
      <w:r>
        <w:t>GE modality dominance is smaller in stage prediction</w:t>
      </w:r>
    </w:p>
    <w:p w14:paraId="0E67650F" w14:textId="77777777" w:rsidR="00384D67" w:rsidRPr="00C401CE" w:rsidRDefault="00384D67" w:rsidP="00384D67">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2F9CB875" w14:textId="77777777" w:rsidR="00384D67" w:rsidRDefault="00384D67" w:rsidP="00384D67">
      <w:pPr>
        <w:keepNext/>
      </w:pPr>
      <w:r>
        <w:rPr>
          <w:noProof/>
          <w:lang w:val="en-GB"/>
        </w:rPr>
        <w:drawing>
          <wp:inline distT="0" distB="0" distL="0" distR="0" wp14:anchorId="121EF1AA" wp14:editId="4829C1BA">
            <wp:extent cx="5731510" cy="2865755"/>
            <wp:effectExtent l="0" t="0" r="0" b="0"/>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A5D2956" w14:textId="350976E5" w:rsidR="00384D67" w:rsidRDefault="00384D67" w:rsidP="00384D67">
      <w:pPr>
        <w:pStyle w:val="Caption"/>
      </w:pPr>
      <w:r>
        <w:t xml:space="preserve">Figure </w:t>
      </w:r>
      <w:r>
        <w:fldChar w:fldCharType="begin"/>
      </w:r>
      <w:r>
        <w:instrText xml:space="preserve"> SEQ Figure \* ARABIC </w:instrText>
      </w:r>
      <w:r>
        <w:fldChar w:fldCharType="separate"/>
      </w:r>
      <w:r w:rsidR="00BD1C61">
        <w:rPr>
          <w:noProof/>
        </w:rPr>
        <w:t>22</w:t>
      </w:r>
      <w:r>
        <w:rPr>
          <w:noProof/>
        </w:rPr>
        <w:fldChar w:fldCharType="end"/>
      </w:r>
      <w:r>
        <w:t xml:space="preserve">: the fraction of GE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530790FF" w14:textId="77777777" w:rsidR="00384D67" w:rsidRDefault="00384D67" w:rsidP="00384D67">
      <w:pPr>
        <w:pStyle w:val="Caption"/>
      </w:pPr>
      <w:r>
        <w:rPr>
          <w:noProof/>
        </w:rPr>
        <w:lastRenderedPageBreak/>
        <w:drawing>
          <wp:inline distT="0" distB="0" distL="0" distR="0" wp14:anchorId="04F9D48A" wp14:editId="7F5B6F0C">
            <wp:extent cx="5731510" cy="2865755"/>
            <wp:effectExtent l="0" t="0" r="0" b="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line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4526EC9" w14:textId="3DED270F" w:rsidR="00384D67" w:rsidRDefault="00384D67" w:rsidP="00384D67">
      <w:pPr>
        <w:pStyle w:val="Caption"/>
      </w:pPr>
      <w:r>
        <w:t xml:space="preserve">Figure </w:t>
      </w:r>
      <w:r>
        <w:fldChar w:fldCharType="begin"/>
      </w:r>
      <w:r>
        <w:instrText xml:space="preserve"> SEQ Figure \* ARABIC </w:instrText>
      </w:r>
      <w:r>
        <w:fldChar w:fldCharType="separate"/>
      </w:r>
      <w:r w:rsidR="00BD1C61">
        <w:rPr>
          <w:noProof/>
        </w:rPr>
        <w:t>23</w:t>
      </w:r>
      <w:r>
        <w:rPr>
          <w:noProof/>
        </w:rPr>
        <w:fldChar w:fldCharType="end"/>
      </w:r>
      <w:r>
        <w:t xml:space="preserve">: 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4971014A" w14:textId="77777777" w:rsidR="00384D67" w:rsidRDefault="00384D67" w:rsidP="00384D67">
      <w:pPr>
        <w:pStyle w:val="Caption"/>
        <w:rPr>
          <w:lang w:val="en-GB"/>
        </w:rPr>
      </w:pPr>
      <w:r>
        <w:rPr>
          <w:lang w:val="en-GB"/>
        </w:rPr>
        <w:t>One possible way to deal with this is to correct for the amount of base features in each modality. Additionally, it is possible to use feature selection on the original modalities separately prior to concatenating.</w:t>
      </w:r>
    </w:p>
    <w:p w14:paraId="0F4B5FC8" w14:textId="77777777" w:rsidR="00384D67" w:rsidRDefault="00384D67" w:rsidP="00384D67">
      <w:pPr>
        <w:rPr>
          <w:lang w:val="en-GB"/>
        </w:rPr>
      </w:pPr>
      <w:r>
        <w:rPr>
          <w:lang w:val="en-GB"/>
        </w:rPr>
        <w:t xml:space="preserve">When selecting features with linreg for HNSC for tumor versus normal prediction, one microbial genus which is consistently selected is Prevotella. Across iterations, even when only 6 features are selected, this one is selected. </w:t>
      </w:r>
    </w:p>
    <w:p w14:paraId="59A644B6" w14:textId="77777777" w:rsidR="00384D67" w:rsidRDefault="00384D67" w:rsidP="00384D67">
      <w:pPr>
        <w:rPr>
          <w:lang w:val="en-GB"/>
        </w:rPr>
      </w:pPr>
      <w:r>
        <w:rPr>
          <w:lang w:val="en-GB"/>
        </w:rPr>
        <w:t>For linreg/HNSC/Stage prediction, in certain iterations with 6 or 10 features selected, the microbial Genus which is consistently selected (when one is selected) is Fusobacterium.</w:t>
      </w:r>
    </w:p>
    <w:p w14:paraId="5AA6D7C7" w14:textId="77777777" w:rsidR="00384D67" w:rsidRDefault="00384D67" w:rsidP="00384D67">
      <w:pPr>
        <w:rPr>
          <w:lang w:val="en-GB"/>
        </w:rPr>
      </w:pPr>
      <w:r>
        <w:rPr>
          <w:lang w:val="en-GB"/>
        </w:rPr>
        <w:t xml:space="preserve">This is consistent with previous studies confirming the association between Fusobacterium and oral squamous cell carcinoma </w:t>
      </w:r>
      <w:r>
        <w:rPr>
          <w:lang w:val="en-GB"/>
        </w:rPr>
        <w:fldChar w:fldCharType="begin"/>
      </w:r>
      <w:r>
        <w:rPr>
          <w:lang w:val="en-GB"/>
        </w:rPr>
        <w:instrText xml:space="preserve"> ADDIN ZOTERO_ITEM CSL_CITATION {"citationID":"rKk1gCGw","properties":{"formattedCitation":"\\super 28\\nosupersub{}","plainCitation":"28","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Pr>
          <w:lang w:val="en-GB"/>
        </w:rPr>
        <w:fldChar w:fldCharType="separate"/>
      </w:r>
      <w:r w:rsidRPr="00FE241F">
        <w:rPr>
          <w:rFonts w:ascii="Calibri" w:hAnsi="Calibri" w:cs="Calibri"/>
          <w:szCs w:val="24"/>
          <w:vertAlign w:val="superscript"/>
        </w:rPr>
        <w:t>28</w:t>
      </w:r>
      <w:r>
        <w:rPr>
          <w:lang w:val="en-GB"/>
        </w:rPr>
        <w:fldChar w:fldCharType="end"/>
      </w:r>
      <w:r>
        <w:rPr>
          <w:lang w:val="en-GB"/>
        </w:rPr>
        <w:t>.</w:t>
      </w:r>
    </w:p>
    <w:p w14:paraId="4DB0C914" w14:textId="77777777" w:rsidR="00384D67" w:rsidRDefault="00384D67" w:rsidP="00384D67">
      <w:pPr>
        <w:rPr>
          <w:lang w:val="en-GB"/>
        </w:rPr>
      </w:pPr>
      <w:r>
        <w:rPr>
          <w:lang w:val="en-GB"/>
        </w:rPr>
        <w:t>The same counts for linreg for COAD for stage prediction with 6 features but  him with Bacteroides.</w:t>
      </w:r>
    </w:p>
    <w:p w14:paraId="08835A7A" w14:textId="05226BDA" w:rsidR="00384D67" w:rsidRDefault="00A6607B" w:rsidP="00A6607B">
      <w:pPr>
        <w:rPr>
          <w:lang w:val="en-GB"/>
        </w:rPr>
      </w:pPr>
      <w:r>
        <w:rPr>
          <w:lang w:val="en-GB"/>
        </w:rPr>
        <w:t>[Maybe make a table with all the combinatorial combinations along with distribution of selected or the most frequently selected genus] maybe try univariate for PERMANOVA tests? (</w:t>
      </w:r>
    </w:p>
    <w:p w14:paraId="2993969D" w14:textId="44338BB4"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5A830F"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B62BD54" w14:textId="5606020D" w:rsidR="004E4112" w:rsidRDefault="004E4112" w:rsidP="00013F94">
      <w:pPr>
        <w:rPr>
          <w:lang w:val="en-GB"/>
        </w:rPr>
      </w:pP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r>
        <w:rPr>
          <w:lang w:val="en-GB"/>
        </w:rPr>
        <w:t>tumor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r w:rsidRPr="004E4112">
        <w:rPr>
          <w:b/>
          <w:bCs/>
          <w:lang w:val="en-GB"/>
        </w:rPr>
        <w:t>unsectioned</w:t>
      </w:r>
    </w:p>
    <w:p w14:paraId="209E1E0D" w14:textId="60634F29" w:rsidR="004E4112" w:rsidRDefault="004E4112" w:rsidP="00013F94">
      <w:pPr>
        <w:rPr>
          <w:lang w:val="en-GB"/>
        </w:rPr>
      </w:pPr>
      <w:r>
        <w:rPr>
          <w:lang w:val="en-GB"/>
        </w:rPr>
        <w:t>smarter integration method does not improve results (AE and NMF)</w:t>
      </w:r>
    </w:p>
    <w:p w14:paraId="5CE0C284" w14:textId="5DC6FCF9" w:rsidR="004E4112" w:rsidRPr="004E4112" w:rsidRDefault="004E4112" w:rsidP="00013F94">
      <w:pPr>
        <w:rPr>
          <w:lang w:val="en-GB"/>
        </w:rPr>
      </w:pPr>
      <w:r>
        <w:rPr>
          <w:lang w:val="en-GB"/>
        </w:rPr>
        <w:t>no improvement for different feature selection technique</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2796A4E0" w14:textId="77777777" w:rsidR="002468D7" w:rsidRPr="002468D7" w:rsidRDefault="008D0A23" w:rsidP="002468D7">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2468D7" w:rsidRPr="002468D7">
        <w:rPr>
          <w:rFonts w:ascii="Calibri" w:hAnsi="Calibri" w:cs="Calibri"/>
        </w:rPr>
        <w:t>1.</w:t>
      </w:r>
      <w:r w:rsidR="002468D7" w:rsidRPr="002468D7">
        <w:rPr>
          <w:rFonts w:ascii="Calibri" w:hAnsi="Calibri" w:cs="Calibri"/>
        </w:rPr>
        <w:tab/>
        <w:t xml:space="preserve">Tomczak, K., Czerwińska, P. &amp; Wiznerowicz, M. Review&lt;br&gt;The Cancer Genome Atlas (TCGA): an immeasurable source of knowledge. </w:t>
      </w:r>
      <w:r w:rsidR="002468D7" w:rsidRPr="002468D7">
        <w:rPr>
          <w:rFonts w:ascii="Calibri" w:hAnsi="Calibri" w:cs="Calibri"/>
          <w:i/>
          <w:iCs/>
        </w:rPr>
        <w:t>Contemp. Oncol. Onkol.</w:t>
      </w:r>
      <w:r w:rsidR="002468D7" w:rsidRPr="002468D7">
        <w:rPr>
          <w:rFonts w:ascii="Calibri" w:hAnsi="Calibri" w:cs="Calibri"/>
        </w:rPr>
        <w:t xml:space="preserve"> </w:t>
      </w:r>
      <w:r w:rsidR="002468D7" w:rsidRPr="002468D7">
        <w:rPr>
          <w:rFonts w:ascii="Calibri" w:hAnsi="Calibri" w:cs="Calibri"/>
          <w:b/>
          <w:bCs/>
        </w:rPr>
        <w:t>2015</w:t>
      </w:r>
      <w:r w:rsidR="002468D7" w:rsidRPr="002468D7">
        <w:rPr>
          <w:rFonts w:ascii="Calibri" w:hAnsi="Calibri" w:cs="Calibri"/>
        </w:rPr>
        <w:t>, 68–77 (2015).</w:t>
      </w:r>
    </w:p>
    <w:p w14:paraId="593FE8BC" w14:textId="77777777" w:rsidR="002468D7" w:rsidRPr="002468D7" w:rsidRDefault="002468D7" w:rsidP="002468D7">
      <w:pPr>
        <w:pStyle w:val="Bibliography"/>
        <w:rPr>
          <w:rFonts w:ascii="Calibri" w:hAnsi="Calibri" w:cs="Calibri"/>
        </w:rPr>
      </w:pPr>
      <w:r w:rsidRPr="002468D7">
        <w:rPr>
          <w:rFonts w:ascii="Calibri" w:hAnsi="Calibri" w:cs="Calibri"/>
        </w:rPr>
        <w:t>2.</w:t>
      </w:r>
      <w:r w:rsidRPr="002468D7">
        <w:rPr>
          <w:rFonts w:ascii="Calibri" w:hAnsi="Calibri" w:cs="Calibri"/>
        </w:rPr>
        <w:tab/>
        <w:t>Machiraju, G., Amar, D. &amp; Ashley, E. Multi-omics factorization illustrates the added value of deep learning approaches. 7.</w:t>
      </w:r>
    </w:p>
    <w:p w14:paraId="03D05974" w14:textId="77777777" w:rsidR="002468D7" w:rsidRPr="002468D7" w:rsidRDefault="002468D7" w:rsidP="002468D7">
      <w:pPr>
        <w:pStyle w:val="Bibliography"/>
        <w:rPr>
          <w:rFonts w:ascii="Calibri" w:hAnsi="Calibri" w:cs="Calibri"/>
        </w:rPr>
      </w:pPr>
      <w:r w:rsidRPr="002468D7">
        <w:rPr>
          <w:rFonts w:ascii="Calibri" w:hAnsi="Calibri" w:cs="Calibri"/>
        </w:rPr>
        <w:t>3.</w:t>
      </w:r>
      <w:r w:rsidRPr="002468D7">
        <w:rPr>
          <w:rFonts w:ascii="Calibri" w:hAnsi="Calibri" w:cs="Calibri"/>
        </w:rPr>
        <w:tab/>
        <w:t xml:space="preserve">Dohlman, A. B. </w:t>
      </w:r>
      <w:r w:rsidRPr="002468D7">
        <w:rPr>
          <w:rFonts w:ascii="Calibri" w:hAnsi="Calibri" w:cs="Calibri"/>
          <w:i/>
          <w:iCs/>
        </w:rPr>
        <w:t>et al.</w:t>
      </w:r>
      <w:r w:rsidRPr="002468D7">
        <w:rPr>
          <w:rFonts w:ascii="Calibri" w:hAnsi="Calibri" w:cs="Calibri"/>
        </w:rPr>
        <w:t xml:space="preserve"> The cancer microbiome atlas: a pan-cancer comparative analysis to distinguish tissue-resident microbiota from contaminants. </w:t>
      </w:r>
      <w:r w:rsidRPr="002468D7">
        <w:rPr>
          <w:rFonts w:ascii="Calibri" w:hAnsi="Calibri" w:cs="Calibri"/>
          <w:i/>
          <w:iCs/>
        </w:rPr>
        <w:t>Cell Host Microbe</w:t>
      </w:r>
      <w:r w:rsidRPr="002468D7">
        <w:rPr>
          <w:rFonts w:ascii="Calibri" w:hAnsi="Calibri" w:cs="Calibri"/>
        </w:rPr>
        <w:t xml:space="preserve"> </w:t>
      </w:r>
      <w:r w:rsidRPr="002468D7">
        <w:rPr>
          <w:rFonts w:ascii="Calibri" w:hAnsi="Calibri" w:cs="Calibri"/>
          <w:b/>
          <w:bCs/>
        </w:rPr>
        <w:t>29</w:t>
      </w:r>
      <w:r w:rsidRPr="002468D7">
        <w:rPr>
          <w:rFonts w:ascii="Calibri" w:hAnsi="Calibri" w:cs="Calibri"/>
        </w:rPr>
        <w:t>, 281-298.e5 (2021).</w:t>
      </w:r>
    </w:p>
    <w:p w14:paraId="6B0472DB" w14:textId="77777777" w:rsidR="002468D7" w:rsidRPr="002468D7" w:rsidRDefault="002468D7" w:rsidP="002468D7">
      <w:pPr>
        <w:pStyle w:val="Bibliography"/>
        <w:rPr>
          <w:rFonts w:ascii="Calibri" w:hAnsi="Calibri" w:cs="Calibri"/>
          <w:lang w:val="nl-NL"/>
        </w:rPr>
      </w:pPr>
      <w:r w:rsidRPr="002468D7">
        <w:rPr>
          <w:rFonts w:ascii="Calibri" w:hAnsi="Calibri" w:cs="Calibri"/>
        </w:rPr>
        <w:lastRenderedPageBreak/>
        <w:t>4.</w:t>
      </w:r>
      <w:r w:rsidRPr="002468D7">
        <w:rPr>
          <w:rFonts w:ascii="Calibri" w:hAnsi="Calibri" w:cs="Calibri"/>
        </w:rPr>
        <w:tab/>
        <w:t xml:space="preserve">Ehrlich, S. D. MetaHIT: The European Union Project on Metagenomics of the Human Intestinal Tract. in </w:t>
      </w:r>
      <w:r w:rsidRPr="002468D7">
        <w:rPr>
          <w:rFonts w:ascii="Calibri" w:hAnsi="Calibri" w:cs="Calibri"/>
          <w:i/>
          <w:iCs/>
        </w:rPr>
        <w:t>Metagenomics of the Human Body</w:t>
      </w:r>
      <w:r w:rsidRPr="002468D7">
        <w:rPr>
          <w:rFonts w:ascii="Calibri" w:hAnsi="Calibri" w:cs="Calibri"/>
        </w:rPr>
        <w:t xml:space="preserve"> (ed. </w:t>
      </w:r>
      <w:r w:rsidRPr="002468D7">
        <w:rPr>
          <w:rFonts w:ascii="Calibri" w:hAnsi="Calibri" w:cs="Calibri"/>
          <w:lang w:val="nl-NL"/>
        </w:rPr>
        <w:t>Nelson, K. E.) 307–316 (Springer, 2011). doi:10.1007/978-1-4419-7089-3_15.</w:t>
      </w:r>
    </w:p>
    <w:p w14:paraId="24B732D9" w14:textId="77777777" w:rsidR="002468D7" w:rsidRPr="002468D7" w:rsidRDefault="002468D7" w:rsidP="002468D7">
      <w:pPr>
        <w:pStyle w:val="Bibliography"/>
        <w:rPr>
          <w:rFonts w:ascii="Calibri" w:hAnsi="Calibri" w:cs="Calibri"/>
        </w:rPr>
      </w:pPr>
      <w:r w:rsidRPr="002468D7">
        <w:rPr>
          <w:rFonts w:ascii="Calibri" w:hAnsi="Calibri" w:cs="Calibri"/>
          <w:lang w:val="nl-NL"/>
        </w:rPr>
        <w:t>5.</w:t>
      </w:r>
      <w:r w:rsidRPr="002468D7">
        <w:rPr>
          <w:rFonts w:ascii="Calibri" w:hAnsi="Calibri" w:cs="Calibri"/>
          <w:lang w:val="nl-NL"/>
        </w:rPr>
        <w:tab/>
        <w:t xml:space="preserve">Proctor, L. M. </w:t>
      </w:r>
      <w:r w:rsidRPr="002468D7">
        <w:rPr>
          <w:rFonts w:ascii="Calibri" w:hAnsi="Calibri" w:cs="Calibri"/>
          <w:i/>
          <w:iCs/>
          <w:lang w:val="nl-NL"/>
        </w:rPr>
        <w:t>et al.</w:t>
      </w:r>
      <w:r w:rsidRPr="002468D7">
        <w:rPr>
          <w:rFonts w:ascii="Calibri" w:hAnsi="Calibri" w:cs="Calibri"/>
          <w:lang w:val="nl-NL"/>
        </w:rPr>
        <w:t xml:space="preserve"> </w:t>
      </w:r>
      <w:r w:rsidRPr="002468D7">
        <w:rPr>
          <w:rFonts w:ascii="Calibri" w:hAnsi="Calibri" w:cs="Calibri"/>
        </w:rPr>
        <w:t xml:space="preserve">The Integrative Human Microbiome Project. </w:t>
      </w:r>
      <w:r w:rsidRPr="002468D7">
        <w:rPr>
          <w:rFonts w:ascii="Calibri" w:hAnsi="Calibri" w:cs="Calibri"/>
          <w:i/>
          <w:iCs/>
        </w:rPr>
        <w:t>Nature</w:t>
      </w:r>
      <w:r w:rsidRPr="002468D7">
        <w:rPr>
          <w:rFonts w:ascii="Calibri" w:hAnsi="Calibri" w:cs="Calibri"/>
        </w:rPr>
        <w:t xml:space="preserve"> </w:t>
      </w:r>
      <w:r w:rsidRPr="002468D7">
        <w:rPr>
          <w:rFonts w:ascii="Calibri" w:hAnsi="Calibri" w:cs="Calibri"/>
          <w:b/>
          <w:bCs/>
        </w:rPr>
        <w:t>569</w:t>
      </w:r>
      <w:r w:rsidRPr="002468D7">
        <w:rPr>
          <w:rFonts w:ascii="Calibri" w:hAnsi="Calibri" w:cs="Calibri"/>
        </w:rPr>
        <w:t>, 641–648 (2019).</w:t>
      </w:r>
    </w:p>
    <w:p w14:paraId="232668E7" w14:textId="77777777" w:rsidR="002468D7" w:rsidRPr="002468D7" w:rsidRDefault="002468D7" w:rsidP="002468D7">
      <w:pPr>
        <w:pStyle w:val="Bibliography"/>
        <w:rPr>
          <w:rFonts w:ascii="Calibri" w:hAnsi="Calibri" w:cs="Calibri"/>
        </w:rPr>
      </w:pPr>
      <w:r w:rsidRPr="002468D7">
        <w:rPr>
          <w:rFonts w:ascii="Calibri" w:hAnsi="Calibri" w:cs="Calibri"/>
        </w:rPr>
        <w:t>6.</w:t>
      </w:r>
      <w:r w:rsidRPr="002468D7">
        <w:rPr>
          <w:rFonts w:ascii="Calibri" w:hAnsi="Calibri" w:cs="Calibri"/>
        </w:rPr>
        <w:tab/>
        <w:t xml:space="preserve">Poore, G. D. </w:t>
      </w:r>
      <w:r w:rsidRPr="002468D7">
        <w:rPr>
          <w:rFonts w:ascii="Calibri" w:hAnsi="Calibri" w:cs="Calibri"/>
          <w:i/>
          <w:iCs/>
        </w:rPr>
        <w:t>et al.</w:t>
      </w:r>
      <w:r w:rsidRPr="002468D7">
        <w:rPr>
          <w:rFonts w:ascii="Calibri" w:hAnsi="Calibri" w:cs="Calibri"/>
        </w:rPr>
        <w:t xml:space="preserve"> Microbiome analyses of blood and tissues suggest cancer diagnostic approach. </w:t>
      </w:r>
      <w:r w:rsidRPr="002468D7">
        <w:rPr>
          <w:rFonts w:ascii="Calibri" w:hAnsi="Calibri" w:cs="Calibri"/>
          <w:i/>
          <w:iCs/>
        </w:rPr>
        <w:t>Nature</w:t>
      </w:r>
      <w:r w:rsidRPr="002468D7">
        <w:rPr>
          <w:rFonts w:ascii="Calibri" w:hAnsi="Calibri" w:cs="Calibri"/>
        </w:rPr>
        <w:t xml:space="preserve"> </w:t>
      </w:r>
      <w:r w:rsidRPr="002468D7">
        <w:rPr>
          <w:rFonts w:ascii="Calibri" w:hAnsi="Calibri" w:cs="Calibri"/>
          <w:b/>
          <w:bCs/>
        </w:rPr>
        <w:t>579</w:t>
      </w:r>
      <w:r w:rsidRPr="002468D7">
        <w:rPr>
          <w:rFonts w:ascii="Calibri" w:hAnsi="Calibri" w:cs="Calibri"/>
        </w:rPr>
        <w:t>, 567–574 (2020).</w:t>
      </w:r>
    </w:p>
    <w:p w14:paraId="139336FE" w14:textId="77777777" w:rsidR="002468D7" w:rsidRPr="002468D7" w:rsidRDefault="002468D7" w:rsidP="002468D7">
      <w:pPr>
        <w:pStyle w:val="Bibliography"/>
        <w:rPr>
          <w:rFonts w:ascii="Calibri" w:hAnsi="Calibri" w:cs="Calibri"/>
        </w:rPr>
      </w:pPr>
      <w:r w:rsidRPr="002468D7">
        <w:rPr>
          <w:rFonts w:ascii="Calibri" w:hAnsi="Calibri" w:cs="Calibri"/>
        </w:rPr>
        <w:t>7.</w:t>
      </w:r>
      <w:r w:rsidRPr="002468D7">
        <w:rPr>
          <w:rFonts w:ascii="Calibri" w:hAnsi="Calibri" w:cs="Calibri"/>
        </w:rPr>
        <w:tab/>
        <w:t xml:space="preserve">Knippel, R. J., Drewes, J. L. &amp; Sears, C. L. The Cancer Microbiome: Recent Highlights and Knowledge Gaps. </w:t>
      </w:r>
      <w:r w:rsidRPr="002468D7">
        <w:rPr>
          <w:rFonts w:ascii="Calibri" w:hAnsi="Calibri" w:cs="Calibri"/>
          <w:i/>
          <w:iCs/>
        </w:rPr>
        <w:t>Cancer Discov.</w:t>
      </w:r>
      <w:r w:rsidRPr="002468D7">
        <w:rPr>
          <w:rFonts w:ascii="Calibri" w:hAnsi="Calibri" w:cs="Calibri"/>
        </w:rPr>
        <w:t xml:space="preserve"> </w:t>
      </w:r>
      <w:r w:rsidRPr="002468D7">
        <w:rPr>
          <w:rFonts w:ascii="Calibri" w:hAnsi="Calibri" w:cs="Calibri"/>
          <w:b/>
          <w:bCs/>
        </w:rPr>
        <w:t>11</w:t>
      </w:r>
      <w:r w:rsidRPr="002468D7">
        <w:rPr>
          <w:rFonts w:ascii="Calibri" w:hAnsi="Calibri" w:cs="Calibri"/>
        </w:rPr>
        <w:t>, 2378–2395 (2021).</w:t>
      </w:r>
    </w:p>
    <w:p w14:paraId="11B17648" w14:textId="77777777" w:rsidR="002468D7" w:rsidRPr="002468D7" w:rsidRDefault="002468D7" w:rsidP="002468D7">
      <w:pPr>
        <w:pStyle w:val="Bibliography"/>
        <w:rPr>
          <w:rFonts w:ascii="Calibri" w:hAnsi="Calibri" w:cs="Calibri"/>
        </w:rPr>
      </w:pPr>
      <w:r w:rsidRPr="002468D7">
        <w:rPr>
          <w:rFonts w:ascii="Calibri" w:hAnsi="Calibri" w:cs="Calibri"/>
        </w:rPr>
        <w:t>8.</w:t>
      </w:r>
      <w:r w:rsidRPr="002468D7">
        <w:rPr>
          <w:rFonts w:ascii="Calibri" w:hAnsi="Calibri" w:cs="Calibri"/>
        </w:rPr>
        <w:tab/>
        <w:t xml:space="preserve">Garrett, W. S. The gut microbiota and colon cancer. </w:t>
      </w:r>
      <w:r w:rsidRPr="002468D7">
        <w:rPr>
          <w:rFonts w:ascii="Calibri" w:hAnsi="Calibri" w:cs="Calibri"/>
          <w:i/>
          <w:iCs/>
        </w:rPr>
        <w:t>Science</w:t>
      </w:r>
      <w:r w:rsidRPr="002468D7">
        <w:rPr>
          <w:rFonts w:ascii="Calibri" w:hAnsi="Calibri" w:cs="Calibri"/>
        </w:rPr>
        <w:t xml:space="preserve"> </w:t>
      </w:r>
      <w:r w:rsidRPr="002468D7">
        <w:rPr>
          <w:rFonts w:ascii="Calibri" w:hAnsi="Calibri" w:cs="Calibri"/>
          <w:b/>
          <w:bCs/>
        </w:rPr>
        <w:t>364</w:t>
      </w:r>
      <w:r w:rsidRPr="002468D7">
        <w:rPr>
          <w:rFonts w:ascii="Calibri" w:hAnsi="Calibri" w:cs="Calibri"/>
        </w:rPr>
        <w:t>, 1133–1135 (2019).</w:t>
      </w:r>
    </w:p>
    <w:p w14:paraId="601370FC" w14:textId="77777777" w:rsidR="002468D7" w:rsidRPr="002468D7" w:rsidRDefault="002468D7" w:rsidP="002468D7">
      <w:pPr>
        <w:pStyle w:val="Bibliography"/>
        <w:rPr>
          <w:rFonts w:ascii="Calibri" w:hAnsi="Calibri" w:cs="Calibri"/>
        </w:rPr>
      </w:pPr>
      <w:r w:rsidRPr="002468D7">
        <w:rPr>
          <w:rFonts w:ascii="Calibri" w:hAnsi="Calibri" w:cs="Calibri"/>
        </w:rPr>
        <w:t>9.</w:t>
      </w:r>
      <w:r w:rsidRPr="002468D7">
        <w:rPr>
          <w:rFonts w:ascii="Calibri" w:hAnsi="Calibri" w:cs="Calibri"/>
        </w:rPr>
        <w:tab/>
        <w:t xml:space="preserve">Nyholm, L. </w:t>
      </w:r>
      <w:r w:rsidRPr="002468D7">
        <w:rPr>
          <w:rFonts w:ascii="Calibri" w:hAnsi="Calibri" w:cs="Calibri"/>
          <w:i/>
          <w:iCs/>
        </w:rPr>
        <w:t>et al.</w:t>
      </w:r>
      <w:r w:rsidRPr="002468D7">
        <w:rPr>
          <w:rFonts w:ascii="Calibri" w:hAnsi="Calibri" w:cs="Calibri"/>
        </w:rPr>
        <w:t xml:space="preserve"> Holo-Omics: Integrated Host-Microbiota Multi-omics for Basic and Applied Biological Research. </w:t>
      </w:r>
      <w:r w:rsidRPr="002468D7">
        <w:rPr>
          <w:rFonts w:ascii="Calibri" w:hAnsi="Calibri" w:cs="Calibri"/>
          <w:i/>
          <w:iCs/>
        </w:rPr>
        <w:t>iScience</w:t>
      </w:r>
      <w:r w:rsidRPr="002468D7">
        <w:rPr>
          <w:rFonts w:ascii="Calibri" w:hAnsi="Calibri" w:cs="Calibri"/>
        </w:rPr>
        <w:t xml:space="preserve"> </w:t>
      </w:r>
      <w:r w:rsidRPr="002468D7">
        <w:rPr>
          <w:rFonts w:ascii="Calibri" w:hAnsi="Calibri" w:cs="Calibri"/>
          <w:b/>
          <w:bCs/>
        </w:rPr>
        <w:t>23</w:t>
      </w:r>
      <w:r w:rsidRPr="002468D7">
        <w:rPr>
          <w:rFonts w:ascii="Calibri" w:hAnsi="Calibri" w:cs="Calibri"/>
        </w:rPr>
        <w:t>, 101414 (2020).</w:t>
      </w:r>
    </w:p>
    <w:p w14:paraId="64E262AA" w14:textId="77777777" w:rsidR="002468D7" w:rsidRPr="002468D7" w:rsidRDefault="002468D7" w:rsidP="002468D7">
      <w:pPr>
        <w:pStyle w:val="Bibliography"/>
        <w:rPr>
          <w:rFonts w:ascii="Calibri" w:hAnsi="Calibri" w:cs="Calibri"/>
        </w:rPr>
      </w:pPr>
      <w:r w:rsidRPr="002468D7">
        <w:rPr>
          <w:rFonts w:ascii="Calibri" w:hAnsi="Calibri" w:cs="Calibri"/>
        </w:rPr>
        <w:t>10.</w:t>
      </w:r>
      <w:r w:rsidRPr="002468D7">
        <w:rPr>
          <w:rFonts w:ascii="Calibri" w:hAnsi="Calibri" w:cs="Calibri"/>
        </w:rPr>
        <w:tab/>
        <w:t xml:space="preserve">Kwon, M., Seo, S.-S., Kim, M. K., Lee, D. O. &amp; Lim, M. C. Compositional and Functional Differences between Microbiota and Cervical Carcinogenesis as Identified by Shotgun Metagenomic Sequencing. </w:t>
      </w:r>
      <w:r w:rsidRPr="002468D7">
        <w:rPr>
          <w:rFonts w:ascii="Calibri" w:hAnsi="Calibri" w:cs="Calibri"/>
          <w:i/>
          <w:iCs/>
        </w:rPr>
        <w:t>Cancers</w:t>
      </w:r>
      <w:r w:rsidRPr="002468D7">
        <w:rPr>
          <w:rFonts w:ascii="Calibri" w:hAnsi="Calibri" w:cs="Calibri"/>
        </w:rPr>
        <w:t xml:space="preserve"> </w:t>
      </w:r>
      <w:r w:rsidRPr="002468D7">
        <w:rPr>
          <w:rFonts w:ascii="Calibri" w:hAnsi="Calibri" w:cs="Calibri"/>
          <w:b/>
          <w:bCs/>
        </w:rPr>
        <w:t>11</w:t>
      </w:r>
      <w:r w:rsidRPr="002468D7">
        <w:rPr>
          <w:rFonts w:ascii="Calibri" w:hAnsi="Calibri" w:cs="Calibri"/>
        </w:rPr>
        <w:t>, 309 (2019).</w:t>
      </w:r>
    </w:p>
    <w:p w14:paraId="5BEFFBE8" w14:textId="77777777" w:rsidR="002468D7" w:rsidRPr="002468D7" w:rsidRDefault="002468D7" w:rsidP="002468D7">
      <w:pPr>
        <w:pStyle w:val="Bibliography"/>
        <w:rPr>
          <w:rFonts w:ascii="Calibri" w:hAnsi="Calibri" w:cs="Calibri"/>
        </w:rPr>
      </w:pPr>
      <w:r w:rsidRPr="002468D7">
        <w:rPr>
          <w:rFonts w:ascii="Calibri" w:hAnsi="Calibri" w:cs="Calibri"/>
        </w:rPr>
        <w:t>11.</w:t>
      </w:r>
      <w:r w:rsidRPr="002468D7">
        <w:rPr>
          <w:rFonts w:ascii="Calibri" w:hAnsi="Calibri" w:cs="Calibri"/>
        </w:rPr>
        <w:tab/>
        <w:t xml:space="preserve">Gnanasekar, A. </w:t>
      </w:r>
      <w:r w:rsidRPr="002468D7">
        <w:rPr>
          <w:rFonts w:ascii="Calibri" w:hAnsi="Calibri" w:cs="Calibri"/>
          <w:i/>
          <w:iCs/>
        </w:rPr>
        <w:t>et al.</w:t>
      </w:r>
      <w:r w:rsidRPr="002468D7">
        <w:rPr>
          <w:rFonts w:ascii="Calibri" w:hAnsi="Calibri" w:cs="Calibri"/>
        </w:rPr>
        <w:t xml:space="preserve"> The intratumor microbiome predicts prognosis across gender and subtypes in papillary thyroid carcinoma. </w:t>
      </w:r>
      <w:r w:rsidRPr="002468D7">
        <w:rPr>
          <w:rFonts w:ascii="Calibri" w:hAnsi="Calibri" w:cs="Calibri"/>
          <w:i/>
          <w:iCs/>
        </w:rPr>
        <w:t>Comput. Struct. Biotechnol. J.</w:t>
      </w:r>
      <w:r w:rsidRPr="002468D7">
        <w:rPr>
          <w:rFonts w:ascii="Calibri" w:hAnsi="Calibri" w:cs="Calibri"/>
        </w:rPr>
        <w:t xml:space="preserve"> </w:t>
      </w:r>
      <w:r w:rsidRPr="002468D7">
        <w:rPr>
          <w:rFonts w:ascii="Calibri" w:hAnsi="Calibri" w:cs="Calibri"/>
          <w:b/>
          <w:bCs/>
        </w:rPr>
        <w:t>19</w:t>
      </w:r>
      <w:r w:rsidRPr="002468D7">
        <w:rPr>
          <w:rFonts w:ascii="Calibri" w:hAnsi="Calibri" w:cs="Calibri"/>
        </w:rPr>
        <w:t>, 1986–1997 (2021).</w:t>
      </w:r>
    </w:p>
    <w:p w14:paraId="209FDF8E" w14:textId="77777777" w:rsidR="002468D7" w:rsidRPr="002468D7" w:rsidRDefault="002468D7" w:rsidP="002468D7">
      <w:pPr>
        <w:pStyle w:val="Bibliography"/>
        <w:rPr>
          <w:rFonts w:ascii="Calibri" w:hAnsi="Calibri" w:cs="Calibri"/>
        </w:rPr>
      </w:pPr>
      <w:r w:rsidRPr="002468D7">
        <w:rPr>
          <w:rFonts w:ascii="Calibri" w:hAnsi="Calibri" w:cs="Calibri"/>
        </w:rPr>
        <w:t>12.</w:t>
      </w:r>
      <w:r w:rsidRPr="002468D7">
        <w:rPr>
          <w:rFonts w:ascii="Calibri" w:hAnsi="Calibri" w:cs="Calibri"/>
        </w:rPr>
        <w:tab/>
        <w:t xml:space="preserve">Elinav, E., Garrett, W. S., Trinchieri, G. &amp; Wargo, J. The cancer microbiome. </w:t>
      </w:r>
      <w:r w:rsidRPr="002468D7">
        <w:rPr>
          <w:rFonts w:ascii="Calibri" w:hAnsi="Calibri" w:cs="Calibri"/>
          <w:i/>
          <w:iCs/>
        </w:rPr>
        <w:t>Nat. Rev. Cancer</w:t>
      </w:r>
      <w:r w:rsidRPr="002468D7">
        <w:rPr>
          <w:rFonts w:ascii="Calibri" w:hAnsi="Calibri" w:cs="Calibri"/>
        </w:rPr>
        <w:t xml:space="preserve"> </w:t>
      </w:r>
      <w:r w:rsidRPr="002468D7">
        <w:rPr>
          <w:rFonts w:ascii="Calibri" w:hAnsi="Calibri" w:cs="Calibri"/>
          <w:b/>
          <w:bCs/>
        </w:rPr>
        <w:t>19</w:t>
      </w:r>
      <w:r w:rsidRPr="002468D7">
        <w:rPr>
          <w:rFonts w:ascii="Calibri" w:hAnsi="Calibri" w:cs="Calibri"/>
        </w:rPr>
        <w:t>, 371–376 (2019).</w:t>
      </w:r>
    </w:p>
    <w:p w14:paraId="3050101F" w14:textId="77777777" w:rsidR="002468D7" w:rsidRPr="002468D7" w:rsidRDefault="002468D7" w:rsidP="002468D7">
      <w:pPr>
        <w:pStyle w:val="Bibliography"/>
        <w:rPr>
          <w:rFonts w:ascii="Calibri" w:hAnsi="Calibri" w:cs="Calibri"/>
        </w:rPr>
      </w:pPr>
      <w:r w:rsidRPr="002468D7">
        <w:rPr>
          <w:rFonts w:ascii="Calibri" w:hAnsi="Calibri" w:cs="Calibri"/>
        </w:rPr>
        <w:t>13.</w:t>
      </w:r>
      <w:r w:rsidRPr="002468D7">
        <w:rPr>
          <w:rFonts w:ascii="Calibri" w:hAnsi="Calibri" w:cs="Calibri"/>
        </w:rPr>
        <w:tab/>
        <w:t xml:space="preserve">Fang, H., Du, Y., Pan, S., Zhong, M. &amp; Tang, J. Patients with Parkinson’s disease predict a lower incidence of colorectal cancer. </w:t>
      </w:r>
      <w:r w:rsidRPr="002468D7">
        <w:rPr>
          <w:rFonts w:ascii="Calibri" w:hAnsi="Calibri" w:cs="Calibri"/>
          <w:i/>
          <w:iCs/>
        </w:rPr>
        <w:t>BMC Geriatr.</w:t>
      </w:r>
      <w:r w:rsidRPr="002468D7">
        <w:rPr>
          <w:rFonts w:ascii="Calibri" w:hAnsi="Calibri" w:cs="Calibri"/>
        </w:rPr>
        <w:t xml:space="preserve"> </w:t>
      </w:r>
      <w:r w:rsidRPr="002468D7">
        <w:rPr>
          <w:rFonts w:ascii="Calibri" w:hAnsi="Calibri" w:cs="Calibri"/>
          <w:b/>
          <w:bCs/>
        </w:rPr>
        <w:t>21</w:t>
      </w:r>
      <w:r w:rsidRPr="002468D7">
        <w:rPr>
          <w:rFonts w:ascii="Calibri" w:hAnsi="Calibri" w:cs="Calibri"/>
        </w:rPr>
        <w:t>, 564 (2021).</w:t>
      </w:r>
    </w:p>
    <w:p w14:paraId="0A873E52" w14:textId="77777777" w:rsidR="002468D7" w:rsidRPr="002468D7" w:rsidRDefault="002468D7" w:rsidP="002468D7">
      <w:pPr>
        <w:pStyle w:val="Bibliography"/>
        <w:rPr>
          <w:rFonts w:ascii="Calibri" w:hAnsi="Calibri" w:cs="Calibri"/>
        </w:rPr>
      </w:pPr>
      <w:r w:rsidRPr="002468D7">
        <w:rPr>
          <w:rFonts w:ascii="Calibri" w:hAnsi="Calibri" w:cs="Calibri"/>
        </w:rPr>
        <w:t>14.</w:t>
      </w:r>
      <w:r w:rsidRPr="002468D7">
        <w:rPr>
          <w:rFonts w:ascii="Calibri" w:hAnsi="Calibri" w:cs="Calibri"/>
        </w:rPr>
        <w:tab/>
        <w:t xml:space="preserve">Greathouse, K. L. </w:t>
      </w:r>
      <w:r w:rsidRPr="002468D7">
        <w:rPr>
          <w:rFonts w:ascii="Calibri" w:hAnsi="Calibri" w:cs="Calibri"/>
          <w:i/>
          <w:iCs/>
        </w:rPr>
        <w:t>et al.</w:t>
      </w:r>
      <w:r w:rsidRPr="002468D7">
        <w:rPr>
          <w:rFonts w:ascii="Calibri" w:hAnsi="Calibri" w:cs="Calibri"/>
        </w:rPr>
        <w:t xml:space="preserve"> Interaction between the microbiome and TP53 in human lung cancer. </w:t>
      </w:r>
      <w:r w:rsidRPr="002468D7">
        <w:rPr>
          <w:rFonts w:ascii="Calibri" w:hAnsi="Calibri" w:cs="Calibri"/>
          <w:i/>
          <w:iCs/>
        </w:rPr>
        <w:t>Genome Biol.</w:t>
      </w:r>
      <w:r w:rsidRPr="002468D7">
        <w:rPr>
          <w:rFonts w:ascii="Calibri" w:hAnsi="Calibri" w:cs="Calibri"/>
        </w:rPr>
        <w:t xml:space="preserve"> </w:t>
      </w:r>
      <w:r w:rsidRPr="002468D7">
        <w:rPr>
          <w:rFonts w:ascii="Calibri" w:hAnsi="Calibri" w:cs="Calibri"/>
          <w:b/>
          <w:bCs/>
        </w:rPr>
        <w:t>19</w:t>
      </w:r>
      <w:r w:rsidRPr="002468D7">
        <w:rPr>
          <w:rFonts w:ascii="Calibri" w:hAnsi="Calibri" w:cs="Calibri"/>
        </w:rPr>
        <w:t>, 123 (2018).</w:t>
      </w:r>
    </w:p>
    <w:p w14:paraId="016E8717" w14:textId="77777777" w:rsidR="002468D7" w:rsidRPr="002468D7" w:rsidRDefault="002468D7" w:rsidP="002468D7">
      <w:pPr>
        <w:pStyle w:val="Bibliography"/>
        <w:rPr>
          <w:rFonts w:ascii="Calibri" w:hAnsi="Calibri" w:cs="Calibri"/>
        </w:rPr>
      </w:pPr>
      <w:r w:rsidRPr="002468D7">
        <w:rPr>
          <w:rFonts w:ascii="Calibri" w:hAnsi="Calibri" w:cs="Calibri"/>
        </w:rPr>
        <w:t>15.</w:t>
      </w:r>
      <w:r w:rsidRPr="002468D7">
        <w:rPr>
          <w:rFonts w:ascii="Calibri" w:hAnsi="Calibri" w:cs="Calibri"/>
        </w:rPr>
        <w:tab/>
        <w:t xml:space="preserve">Wang, Y., Wang, Y. &amp; Wang, J. A comprehensive analysis of intratumor microbiome in head and neck squamous cell carcinoma. </w:t>
      </w:r>
      <w:r w:rsidRPr="002468D7">
        <w:rPr>
          <w:rFonts w:ascii="Calibri" w:hAnsi="Calibri" w:cs="Calibri"/>
          <w:i/>
          <w:iCs/>
        </w:rPr>
        <w:t>Eur. Arch. Otorhinolaryngol.</w:t>
      </w:r>
      <w:r w:rsidRPr="002468D7">
        <w:rPr>
          <w:rFonts w:ascii="Calibri" w:hAnsi="Calibri" w:cs="Calibri"/>
        </w:rPr>
        <w:t xml:space="preserve"> (2022) doi:10.1007/s00405-022-07284-z.</w:t>
      </w:r>
    </w:p>
    <w:p w14:paraId="084132C8" w14:textId="77777777" w:rsidR="002468D7" w:rsidRPr="002468D7" w:rsidRDefault="002468D7" w:rsidP="002468D7">
      <w:pPr>
        <w:pStyle w:val="Bibliography"/>
        <w:rPr>
          <w:rFonts w:ascii="Calibri" w:hAnsi="Calibri" w:cs="Calibri"/>
        </w:rPr>
      </w:pPr>
      <w:r w:rsidRPr="002468D7">
        <w:rPr>
          <w:rFonts w:ascii="Calibri" w:hAnsi="Calibri" w:cs="Calibri"/>
        </w:rPr>
        <w:lastRenderedPageBreak/>
        <w:t>16.</w:t>
      </w:r>
      <w:r w:rsidRPr="002468D7">
        <w:rPr>
          <w:rFonts w:ascii="Calibri" w:hAnsi="Calibri" w:cs="Calibri"/>
        </w:rPr>
        <w:tab/>
        <w:t xml:space="preserve">Chakladar, J. </w:t>
      </w:r>
      <w:r w:rsidRPr="002468D7">
        <w:rPr>
          <w:rFonts w:ascii="Calibri" w:hAnsi="Calibri" w:cs="Calibri"/>
          <w:i/>
          <w:iCs/>
        </w:rPr>
        <w:t>et al.</w:t>
      </w:r>
      <w:r w:rsidRPr="002468D7">
        <w:rPr>
          <w:rFonts w:ascii="Calibri" w:hAnsi="Calibri" w:cs="Calibri"/>
        </w:rPr>
        <w:t xml:space="preserve"> The Pancreatic Microbiome is Associated with Carcinogenesis and Worse Prognosis in Males and Smokers. </w:t>
      </w:r>
      <w:r w:rsidRPr="002468D7">
        <w:rPr>
          <w:rFonts w:ascii="Calibri" w:hAnsi="Calibri" w:cs="Calibri"/>
          <w:i/>
          <w:iCs/>
        </w:rPr>
        <w:t>Cancers</w:t>
      </w:r>
      <w:r w:rsidRPr="002468D7">
        <w:rPr>
          <w:rFonts w:ascii="Calibri" w:hAnsi="Calibri" w:cs="Calibri"/>
        </w:rPr>
        <w:t xml:space="preserve"> </w:t>
      </w:r>
      <w:r w:rsidRPr="002468D7">
        <w:rPr>
          <w:rFonts w:ascii="Calibri" w:hAnsi="Calibri" w:cs="Calibri"/>
          <w:b/>
          <w:bCs/>
        </w:rPr>
        <w:t>12</w:t>
      </w:r>
      <w:r w:rsidRPr="002468D7">
        <w:rPr>
          <w:rFonts w:ascii="Calibri" w:hAnsi="Calibri" w:cs="Calibri"/>
        </w:rPr>
        <w:t>, 2672 (2020).</w:t>
      </w:r>
    </w:p>
    <w:p w14:paraId="4845E9B0" w14:textId="77777777" w:rsidR="002468D7" w:rsidRPr="002468D7" w:rsidRDefault="002468D7" w:rsidP="002468D7">
      <w:pPr>
        <w:pStyle w:val="Bibliography"/>
        <w:rPr>
          <w:rFonts w:ascii="Calibri" w:hAnsi="Calibri" w:cs="Calibri"/>
        </w:rPr>
      </w:pPr>
      <w:r w:rsidRPr="002468D7">
        <w:rPr>
          <w:rFonts w:ascii="Calibri" w:hAnsi="Calibri" w:cs="Calibri"/>
        </w:rPr>
        <w:t>17.</w:t>
      </w:r>
      <w:r w:rsidRPr="002468D7">
        <w:rPr>
          <w:rFonts w:ascii="Calibri" w:hAnsi="Calibri" w:cs="Calibri"/>
        </w:rPr>
        <w:tab/>
        <w:t xml:space="preserve">Erickson, A. R. </w:t>
      </w:r>
      <w:r w:rsidRPr="002468D7">
        <w:rPr>
          <w:rFonts w:ascii="Calibri" w:hAnsi="Calibri" w:cs="Calibri"/>
          <w:i/>
          <w:iCs/>
        </w:rPr>
        <w:t>et al.</w:t>
      </w:r>
      <w:r w:rsidRPr="002468D7">
        <w:rPr>
          <w:rFonts w:ascii="Calibri" w:hAnsi="Calibri" w:cs="Calibri"/>
        </w:rPr>
        <w:t xml:space="preserve"> Integrated Metagenomics/Metaproteomics Reveals Human Host-Microbiota Signatures of Crohn’s Disease. </w:t>
      </w:r>
      <w:r w:rsidRPr="002468D7">
        <w:rPr>
          <w:rFonts w:ascii="Calibri" w:hAnsi="Calibri" w:cs="Calibri"/>
          <w:i/>
          <w:iCs/>
        </w:rPr>
        <w:t>PLoS ONE</w:t>
      </w:r>
      <w:r w:rsidRPr="002468D7">
        <w:rPr>
          <w:rFonts w:ascii="Calibri" w:hAnsi="Calibri" w:cs="Calibri"/>
        </w:rPr>
        <w:t xml:space="preserve"> </w:t>
      </w:r>
      <w:r w:rsidRPr="002468D7">
        <w:rPr>
          <w:rFonts w:ascii="Calibri" w:hAnsi="Calibri" w:cs="Calibri"/>
          <w:b/>
          <w:bCs/>
        </w:rPr>
        <w:t>7</w:t>
      </w:r>
      <w:r w:rsidRPr="002468D7">
        <w:rPr>
          <w:rFonts w:ascii="Calibri" w:hAnsi="Calibri" w:cs="Calibri"/>
        </w:rPr>
        <w:t>, e49138 (2012).</w:t>
      </w:r>
    </w:p>
    <w:p w14:paraId="3D22F1C5" w14:textId="77777777" w:rsidR="002468D7" w:rsidRPr="002468D7" w:rsidRDefault="002468D7" w:rsidP="002468D7">
      <w:pPr>
        <w:pStyle w:val="Bibliography"/>
        <w:rPr>
          <w:rFonts w:ascii="Calibri" w:hAnsi="Calibri" w:cs="Calibri"/>
          <w:lang w:val="nl-NL"/>
        </w:rPr>
      </w:pPr>
      <w:r w:rsidRPr="002468D7">
        <w:rPr>
          <w:rFonts w:ascii="Calibri" w:hAnsi="Calibri" w:cs="Calibri"/>
        </w:rPr>
        <w:t>18.</w:t>
      </w:r>
      <w:r w:rsidRPr="002468D7">
        <w:rPr>
          <w:rFonts w:ascii="Calibri" w:hAnsi="Calibri" w:cs="Calibri"/>
        </w:rPr>
        <w:tab/>
        <w:t xml:space="preserve">Alberdi, A., Andersen, S. B., Limborg, M. T., Dunn, R. R. &amp; Gilbert, M. T. P. Disentangling host–microbiota complexity through hologenomics. </w:t>
      </w:r>
      <w:r w:rsidRPr="002468D7">
        <w:rPr>
          <w:rFonts w:ascii="Calibri" w:hAnsi="Calibri" w:cs="Calibri"/>
          <w:i/>
          <w:iCs/>
          <w:lang w:val="nl-NL"/>
        </w:rPr>
        <w:t>Nat. Rev. Genet.</w:t>
      </w:r>
      <w:r w:rsidRPr="002468D7">
        <w:rPr>
          <w:rFonts w:ascii="Calibri" w:hAnsi="Calibri" w:cs="Calibri"/>
          <w:lang w:val="nl-NL"/>
        </w:rPr>
        <w:t xml:space="preserve"> 1–17 (2021) doi:10.1038/s41576-021-00421-0.</w:t>
      </w:r>
    </w:p>
    <w:p w14:paraId="00A1F939" w14:textId="77777777" w:rsidR="002468D7" w:rsidRPr="002468D7" w:rsidRDefault="002468D7" w:rsidP="002468D7">
      <w:pPr>
        <w:pStyle w:val="Bibliography"/>
        <w:rPr>
          <w:rFonts w:ascii="Calibri" w:hAnsi="Calibri" w:cs="Calibri"/>
        </w:rPr>
      </w:pPr>
      <w:r w:rsidRPr="002468D7">
        <w:rPr>
          <w:rFonts w:ascii="Calibri" w:hAnsi="Calibri" w:cs="Calibri"/>
          <w:lang w:val="nl-NL"/>
        </w:rPr>
        <w:t>19.</w:t>
      </w:r>
      <w:r w:rsidRPr="002468D7">
        <w:rPr>
          <w:rFonts w:ascii="Calibri" w:hAnsi="Calibri" w:cs="Calibri"/>
          <w:lang w:val="nl-NL"/>
        </w:rPr>
        <w:tab/>
        <w:t xml:space="preserve">Limborg, M. T. </w:t>
      </w:r>
      <w:r w:rsidRPr="002468D7">
        <w:rPr>
          <w:rFonts w:ascii="Calibri" w:hAnsi="Calibri" w:cs="Calibri"/>
          <w:i/>
          <w:iCs/>
          <w:lang w:val="nl-NL"/>
        </w:rPr>
        <w:t>et al.</w:t>
      </w:r>
      <w:r w:rsidRPr="002468D7">
        <w:rPr>
          <w:rFonts w:ascii="Calibri" w:hAnsi="Calibri" w:cs="Calibri"/>
          <w:lang w:val="nl-NL"/>
        </w:rPr>
        <w:t xml:space="preserve"> </w:t>
      </w:r>
      <w:r w:rsidRPr="002468D7">
        <w:rPr>
          <w:rFonts w:ascii="Calibri" w:hAnsi="Calibri" w:cs="Calibri"/>
        </w:rPr>
        <w:t xml:space="preserve">Applied Hologenomics: Feasibility and Potential in Aquaculture. </w:t>
      </w:r>
      <w:r w:rsidRPr="002468D7">
        <w:rPr>
          <w:rFonts w:ascii="Calibri" w:hAnsi="Calibri" w:cs="Calibri"/>
          <w:i/>
          <w:iCs/>
        </w:rPr>
        <w:t>Trends Biotechnol.</w:t>
      </w:r>
      <w:r w:rsidRPr="002468D7">
        <w:rPr>
          <w:rFonts w:ascii="Calibri" w:hAnsi="Calibri" w:cs="Calibri"/>
        </w:rPr>
        <w:t xml:space="preserve"> </w:t>
      </w:r>
      <w:r w:rsidRPr="002468D7">
        <w:rPr>
          <w:rFonts w:ascii="Calibri" w:hAnsi="Calibri" w:cs="Calibri"/>
          <w:b/>
          <w:bCs/>
        </w:rPr>
        <w:t>36</w:t>
      </w:r>
      <w:r w:rsidRPr="002468D7">
        <w:rPr>
          <w:rFonts w:ascii="Calibri" w:hAnsi="Calibri" w:cs="Calibri"/>
        </w:rPr>
        <w:t>, 252–264 (2018).</w:t>
      </w:r>
    </w:p>
    <w:p w14:paraId="60E2AD56" w14:textId="77777777" w:rsidR="002468D7" w:rsidRPr="002468D7" w:rsidRDefault="002468D7" w:rsidP="002468D7">
      <w:pPr>
        <w:pStyle w:val="Bibliography"/>
        <w:rPr>
          <w:rFonts w:ascii="Calibri" w:hAnsi="Calibri" w:cs="Calibri"/>
        </w:rPr>
      </w:pPr>
      <w:r w:rsidRPr="002468D7">
        <w:rPr>
          <w:rFonts w:ascii="Calibri" w:hAnsi="Calibri" w:cs="Calibri"/>
        </w:rPr>
        <w:t>20.</w:t>
      </w:r>
      <w:r w:rsidRPr="002468D7">
        <w:rPr>
          <w:rFonts w:ascii="Calibri" w:hAnsi="Calibri" w:cs="Calibri"/>
        </w:rPr>
        <w:tab/>
        <w:t xml:space="preserve">Way, G. P. &amp; Greene, C. S. Extracting a biologically relevant latent space from cancer transcriptomes with variational autoencoders. </w:t>
      </w:r>
      <w:r w:rsidRPr="002468D7">
        <w:rPr>
          <w:rFonts w:ascii="Calibri" w:hAnsi="Calibri" w:cs="Calibri"/>
          <w:i/>
          <w:iCs/>
        </w:rPr>
        <w:t>Pac. Symp. Biocomput. Pac. Symp. Biocomput.</w:t>
      </w:r>
      <w:r w:rsidRPr="002468D7">
        <w:rPr>
          <w:rFonts w:ascii="Calibri" w:hAnsi="Calibri" w:cs="Calibri"/>
        </w:rPr>
        <w:t xml:space="preserve"> </w:t>
      </w:r>
      <w:r w:rsidRPr="002468D7">
        <w:rPr>
          <w:rFonts w:ascii="Calibri" w:hAnsi="Calibri" w:cs="Calibri"/>
          <w:b/>
          <w:bCs/>
        </w:rPr>
        <w:t>23</w:t>
      </w:r>
      <w:r w:rsidRPr="002468D7">
        <w:rPr>
          <w:rFonts w:ascii="Calibri" w:hAnsi="Calibri" w:cs="Calibri"/>
        </w:rPr>
        <w:t>, 80–91 (2018).</w:t>
      </w:r>
    </w:p>
    <w:p w14:paraId="7320ADD5" w14:textId="77777777" w:rsidR="002468D7" w:rsidRPr="002468D7" w:rsidRDefault="002468D7" w:rsidP="002468D7">
      <w:pPr>
        <w:pStyle w:val="Bibliography"/>
        <w:rPr>
          <w:rFonts w:ascii="Calibri" w:hAnsi="Calibri" w:cs="Calibri"/>
        </w:rPr>
      </w:pPr>
      <w:r w:rsidRPr="002468D7">
        <w:rPr>
          <w:rFonts w:ascii="Calibri" w:hAnsi="Calibri" w:cs="Calibri"/>
        </w:rPr>
        <w:t>21.</w:t>
      </w:r>
      <w:r w:rsidRPr="002468D7">
        <w:rPr>
          <w:rFonts w:ascii="Calibri" w:hAnsi="Calibri" w:cs="Calibri"/>
        </w:rPr>
        <w:tab/>
        <w:t xml:space="preserve">Ding, M. Q., Chen, L., Cooper, G. F., Young, J. D. &amp; Lu, X. Precision Oncology beyond Targeted Therapy: Combining Omics Data with Machine Learning Matches the Majority of Cancer Cells to Effective Therapeutics. </w:t>
      </w:r>
      <w:r w:rsidRPr="002468D7">
        <w:rPr>
          <w:rFonts w:ascii="Calibri" w:hAnsi="Calibri" w:cs="Calibri"/>
          <w:i/>
          <w:iCs/>
        </w:rPr>
        <w:t>Mol. Cancer Res.</w:t>
      </w:r>
      <w:r w:rsidRPr="002468D7">
        <w:rPr>
          <w:rFonts w:ascii="Calibri" w:hAnsi="Calibri" w:cs="Calibri"/>
        </w:rPr>
        <w:t xml:space="preserve"> </w:t>
      </w:r>
      <w:r w:rsidRPr="002468D7">
        <w:rPr>
          <w:rFonts w:ascii="Calibri" w:hAnsi="Calibri" w:cs="Calibri"/>
          <w:b/>
          <w:bCs/>
        </w:rPr>
        <w:t>16</w:t>
      </w:r>
      <w:r w:rsidRPr="002468D7">
        <w:rPr>
          <w:rFonts w:ascii="Calibri" w:hAnsi="Calibri" w:cs="Calibri"/>
        </w:rPr>
        <w:t>, 269–278 (2018).</w:t>
      </w:r>
    </w:p>
    <w:p w14:paraId="47B9B7C5" w14:textId="77777777" w:rsidR="002468D7" w:rsidRPr="002468D7" w:rsidRDefault="002468D7" w:rsidP="002468D7">
      <w:pPr>
        <w:pStyle w:val="Bibliography"/>
        <w:rPr>
          <w:rFonts w:ascii="Calibri" w:hAnsi="Calibri" w:cs="Calibri"/>
        </w:rPr>
      </w:pPr>
      <w:r w:rsidRPr="002468D7">
        <w:rPr>
          <w:rFonts w:ascii="Calibri" w:hAnsi="Calibri" w:cs="Calibri"/>
        </w:rPr>
        <w:t>22.</w:t>
      </w:r>
      <w:r w:rsidRPr="002468D7">
        <w:rPr>
          <w:rFonts w:ascii="Calibri" w:hAnsi="Calibri" w:cs="Calibri"/>
        </w:rPr>
        <w:tab/>
        <w:t xml:space="preserve">Chaudhary, K., Poirion, O. B., Lu, L. &amp; Garmire, L. X. Deep Learning–Based Multi-Omics Integration Robustly Predicts Survival in Liver Cancer. </w:t>
      </w:r>
      <w:r w:rsidRPr="002468D7">
        <w:rPr>
          <w:rFonts w:ascii="Calibri" w:hAnsi="Calibri" w:cs="Calibri"/>
          <w:i/>
          <w:iCs/>
        </w:rPr>
        <w:t>Clin. Cancer Res.</w:t>
      </w:r>
      <w:r w:rsidRPr="002468D7">
        <w:rPr>
          <w:rFonts w:ascii="Calibri" w:hAnsi="Calibri" w:cs="Calibri"/>
        </w:rPr>
        <w:t xml:space="preserve"> </w:t>
      </w:r>
      <w:r w:rsidRPr="002468D7">
        <w:rPr>
          <w:rFonts w:ascii="Calibri" w:hAnsi="Calibri" w:cs="Calibri"/>
          <w:b/>
          <w:bCs/>
        </w:rPr>
        <w:t>24</w:t>
      </w:r>
      <w:r w:rsidRPr="002468D7">
        <w:rPr>
          <w:rFonts w:ascii="Calibri" w:hAnsi="Calibri" w:cs="Calibri"/>
        </w:rPr>
        <w:t>, 1248–1259 (2018).</w:t>
      </w:r>
    </w:p>
    <w:p w14:paraId="3ACBCFEB" w14:textId="77777777" w:rsidR="002468D7" w:rsidRPr="002468D7" w:rsidRDefault="002468D7" w:rsidP="002468D7">
      <w:pPr>
        <w:pStyle w:val="Bibliography"/>
        <w:rPr>
          <w:rFonts w:ascii="Calibri" w:hAnsi="Calibri" w:cs="Calibri"/>
        </w:rPr>
      </w:pPr>
      <w:r w:rsidRPr="002468D7">
        <w:rPr>
          <w:rFonts w:ascii="Calibri" w:hAnsi="Calibri" w:cs="Calibri"/>
        </w:rPr>
        <w:t>23.</w:t>
      </w:r>
      <w:r w:rsidRPr="002468D7">
        <w:rPr>
          <w:rFonts w:ascii="Calibri" w:hAnsi="Calibri" w:cs="Calibri"/>
        </w:rPr>
        <w:tab/>
        <w:t xml:space="preserve">Koul, N. &amp; Manvi, S. S. Feature Selection From Gene Expression Data Using Simulated Annealing and Partial Least Squares Regression Coefficients. </w:t>
      </w:r>
      <w:r w:rsidRPr="002468D7">
        <w:rPr>
          <w:rFonts w:ascii="Calibri" w:hAnsi="Calibri" w:cs="Calibri"/>
          <w:i/>
          <w:iCs/>
        </w:rPr>
        <w:t>Glob. Transit. Proc.</w:t>
      </w:r>
      <w:r w:rsidRPr="002468D7">
        <w:rPr>
          <w:rFonts w:ascii="Calibri" w:hAnsi="Calibri" w:cs="Calibri"/>
        </w:rPr>
        <w:t xml:space="preserve"> </w:t>
      </w:r>
      <w:r w:rsidRPr="002468D7">
        <w:rPr>
          <w:rFonts w:ascii="Calibri" w:hAnsi="Calibri" w:cs="Calibri"/>
          <w:b/>
          <w:bCs/>
        </w:rPr>
        <w:t>3</w:t>
      </w:r>
      <w:r w:rsidRPr="002468D7">
        <w:rPr>
          <w:rFonts w:ascii="Calibri" w:hAnsi="Calibri" w:cs="Calibri"/>
        </w:rPr>
        <w:t>, 251–256 (2022).</w:t>
      </w:r>
    </w:p>
    <w:p w14:paraId="37F42B8F" w14:textId="77777777" w:rsidR="002468D7" w:rsidRPr="002468D7" w:rsidRDefault="002468D7" w:rsidP="002468D7">
      <w:pPr>
        <w:pStyle w:val="Bibliography"/>
        <w:rPr>
          <w:rFonts w:ascii="Calibri" w:hAnsi="Calibri" w:cs="Calibri"/>
        </w:rPr>
      </w:pPr>
      <w:r w:rsidRPr="002468D7">
        <w:rPr>
          <w:rFonts w:ascii="Calibri" w:hAnsi="Calibri" w:cs="Calibri"/>
        </w:rPr>
        <w:t>24.</w:t>
      </w:r>
      <w:r w:rsidRPr="002468D7">
        <w:rPr>
          <w:rFonts w:ascii="Calibri" w:hAnsi="Calibri" w:cs="Calibri"/>
        </w:rPr>
        <w:tab/>
        <w:t xml:space="preserve">Sen Puliparambil, B., Tomal, J. H. &amp; Yan, Y. A Novel Algorithm for Feature Selection Using Penalized Regression with Applications to Single-Cell RNA Sequencing Data. </w:t>
      </w:r>
      <w:r w:rsidRPr="002468D7">
        <w:rPr>
          <w:rFonts w:ascii="Calibri" w:hAnsi="Calibri" w:cs="Calibri"/>
          <w:i/>
          <w:iCs/>
        </w:rPr>
        <w:t>Biology</w:t>
      </w:r>
      <w:r w:rsidRPr="002468D7">
        <w:rPr>
          <w:rFonts w:ascii="Calibri" w:hAnsi="Calibri" w:cs="Calibri"/>
        </w:rPr>
        <w:t xml:space="preserve"> </w:t>
      </w:r>
      <w:r w:rsidRPr="002468D7">
        <w:rPr>
          <w:rFonts w:ascii="Calibri" w:hAnsi="Calibri" w:cs="Calibri"/>
          <w:b/>
          <w:bCs/>
        </w:rPr>
        <w:t>11</w:t>
      </w:r>
      <w:r w:rsidRPr="002468D7">
        <w:rPr>
          <w:rFonts w:ascii="Calibri" w:hAnsi="Calibri" w:cs="Calibri"/>
        </w:rPr>
        <w:t>, 1495 (2022).</w:t>
      </w:r>
    </w:p>
    <w:p w14:paraId="2D37E7D7" w14:textId="77777777" w:rsidR="002468D7" w:rsidRPr="002468D7" w:rsidRDefault="002468D7" w:rsidP="002468D7">
      <w:pPr>
        <w:pStyle w:val="Bibliography"/>
        <w:rPr>
          <w:rFonts w:ascii="Calibri" w:hAnsi="Calibri" w:cs="Calibri"/>
        </w:rPr>
      </w:pPr>
      <w:r w:rsidRPr="002468D7">
        <w:rPr>
          <w:rFonts w:ascii="Calibri" w:hAnsi="Calibri" w:cs="Calibri"/>
        </w:rPr>
        <w:t>25.</w:t>
      </w:r>
      <w:r w:rsidRPr="002468D7">
        <w:rPr>
          <w:rFonts w:ascii="Calibri" w:hAnsi="Calibri" w:cs="Calibri"/>
        </w:rPr>
        <w:tab/>
        <w:t xml:space="preserve">Rupapara, V. </w:t>
      </w:r>
      <w:r w:rsidRPr="002468D7">
        <w:rPr>
          <w:rFonts w:ascii="Calibri" w:hAnsi="Calibri" w:cs="Calibri"/>
          <w:i/>
          <w:iCs/>
        </w:rPr>
        <w:t>et al.</w:t>
      </w:r>
      <w:r w:rsidRPr="002468D7">
        <w:rPr>
          <w:rFonts w:ascii="Calibri" w:hAnsi="Calibri" w:cs="Calibri"/>
        </w:rPr>
        <w:t xml:space="preserve"> Blood cancer prediction using leukemia microarray gene data and hybrid logistic vector trees model. </w:t>
      </w:r>
      <w:r w:rsidRPr="002468D7">
        <w:rPr>
          <w:rFonts w:ascii="Calibri" w:hAnsi="Calibri" w:cs="Calibri"/>
          <w:i/>
          <w:iCs/>
        </w:rPr>
        <w:t>Sci. Rep.</w:t>
      </w:r>
      <w:r w:rsidRPr="002468D7">
        <w:rPr>
          <w:rFonts w:ascii="Calibri" w:hAnsi="Calibri" w:cs="Calibri"/>
        </w:rPr>
        <w:t xml:space="preserve"> </w:t>
      </w:r>
      <w:r w:rsidRPr="002468D7">
        <w:rPr>
          <w:rFonts w:ascii="Calibri" w:hAnsi="Calibri" w:cs="Calibri"/>
          <w:b/>
          <w:bCs/>
        </w:rPr>
        <w:t>12</w:t>
      </w:r>
      <w:r w:rsidRPr="002468D7">
        <w:rPr>
          <w:rFonts w:ascii="Calibri" w:hAnsi="Calibri" w:cs="Calibri"/>
        </w:rPr>
        <w:t>, 1000 (2022).</w:t>
      </w:r>
    </w:p>
    <w:p w14:paraId="54C5E33E" w14:textId="77777777" w:rsidR="002468D7" w:rsidRPr="002468D7" w:rsidRDefault="002468D7" w:rsidP="002468D7">
      <w:pPr>
        <w:pStyle w:val="Bibliography"/>
        <w:rPr>
          <w:rFonts w:ascii="Calibri" w:hAnsi="Calibri" w:cs="Calibri"/>
        </w:rPr>
      </w:pPr>
      <w:r w:rsidRPr="002468D7">
        <w:rPr>
          <w:rFonts w:ascii="Calibri" w:hAnsi="Calibri" w:cs="Calibri"/>
        </w:rPr>
        <w:lastRenderedPageBreak/>
        <w:t>26.</w:t>
      </w:r>
      <w:r w:rsidRPr="002468D7">
        <w:rPr>
          <w:rFonts w:ascii="Calibri" w:hAnsi="Calibri" w:cs="Calibri"/>
        </w:rPr>
        <w:tab/>
        <w:t xml:space="preserve">Abdelnaby, M., Alfonse, M. &amp; Roushdy, M. </w:t>
      </w:r>
      <w:r w:rsidRPr="002468D7">
        <w:rPr>
          <w:rFonts w:ascii="Calibri" w:hAnsi="Calibri" w:cs="Calibri"/>
          <w:i/>
          <w:iCs/>
        </w:rPr>
        <w:t>A Hybrid Mutual Information-LASSO-Genetic Algorithm Selection Approach for Classifying Breast Cancer</w:t>
      </w:r>
      <w:r w:rsidRPr="002468D7">
        <w:rPr>
          <w:rFonts w:ascii="Calibri" w:hAnsi="Calibri" w:cs="Calibri"/>
        </w:rPr>
        <w:t>. (2021). doi:10.1007/978-981-16-2275-5_36.</w:t>
      </w:r>
    </w:p>
    <w:p w14:paraId="46ABADF2" w14:textId="77777777" w:rsidR="002468D7" w:rsidRPr="002468D7" w:rsidRDefault="002468D7" w:rsidP="002468D7">
      <w:pPr>
        <w:pStyle w:val="Bibliography"/>
        <w:rPr>
          <w:rFonts w:ascii="Calibri" w:hAnsi="Calibri" w:cs="Calibri"/>
        </w:rPr>
      </w:pPr>
      <w:r w:rsidRPr="002468D7">
        <w:rPr>
          <w:rFonts w:ascii="Calibri" w:hAnsi="Calibri" w:cs="Calibri"/>
        </w:rPr>
        <w:t>27.</w:t>
      </w:r>
      <w:r w:rsidRPr="002468D7">
        <w:rPr>
          <w:rFonts w:ascii="Calibri" w:hAnsi="Calibri" w:cs="Calibri"/>
        </w:rPr>
        <w:tab/>
        <w:t xml:space="preserve">Duan, R. </w:t>
      </w:r>
      <w:r w:rsidRPr="002468D7">
        <w:rPr>
          <w:rFonts w:ascii="Calibri" w:hAnsi="Calibri" w:cs="Calibri"/>
          <w:i/>
          <w:iCs/>
        </w:rPr>
        <w:t>et al.</w:t>
      </w:r>
      <w:r w:rsidRPr="002468D7">
        <w:rPr>
          <w:rFonts w:ascii="Calibri" w:hAnsi="Calibri" w:cs="Calibri"/>
        </w:rPr>
        <w:t xml:space="preserve"> Evaluation and comparison of multi-omics data integration methods for cancer subtyping. </w:t>
      </w:r>
      <w:r w:rsidRPr="002468D7">
        <w:rPr>
          <w:rFonts w:ascii="Calibri" w:hAnsi="Calibri" w:cs="Calibri"/>
          <w:i/>
          <w:iCs/>
        </w:rPr>
        <w:t>PLOS Comput. Biol.</w:t>
      </w:r>
      <w:r w:rsidRPr="002468D7">
        <w:rPr>
          <w:rFonts w:ascii="Calibri" w:hAnsi="Calibri" w:cs="Calibri"/>
        </w:rPr>
        <w:t xml:space="preserve"> </w:t>
      </w:r>
      <w:r w:rsidRPr="002468D7">
        <w:rPr>
          <w:rFonts w:ascii="Calibri" w:hAnsi="Calibri" w:cs="Calibri"/>
          <w:b/>
          <w:bCs/>
        </w:rPr>
        <w:t>17</w:t>
      </w:r>
      <w:r w:rsidRPr="002468D7">
        <w:rPr>
          <w:rFonts w:ascii="Calibri" w:hAnsi="Calibri" w:cs="Calibri"/>
        </w:rPr>
        <w:t>, e1009224 (2021).</w:t>
      </w:r>
    </w:p>
    <w:p w14:paraId="433CF062" w14:textId="77777777" w:rsidR="002468D7" w:rsidRPr="002468D7" w:rsidRDefault="002468D7" w:rsidP="002468D7">
      <w:pPr>
        <w:pStyle w:val="Bibliography"/>
        <w:rPr>
          <w:rFonts w:ascii="Calibri" w:hAnsi="Calibri" w:cs="Calibri"/>
        </w:rPr>
      </w:pPr>
      <w:r w:rsidRPr="002468D7">
        <w:rPr>
          <w:rFonts w:ascii="Calibri" w:hAnsi="Calibri" w:cs="Calibri"/>
        </w:rPr>
        <w:t>28.</w:t>
      </w:r>
      <w:r w:rsidRPr="002468D7">
        <w:rPr>
          <w:rFonts w:ascii="Calibri" w:hAnsi="Calibri" w:cs="Calibri"/>
        </w:rPr>
        <w:tab/>
        <w:t xml:space="preserve">Peek, R. M. &amp; Blaser, M. J. Helicobacter pylori and gastrointestinal tract adenocarcinomas. </w:t>
      </w:r>
      <w:r w:rsidRPr="002468D7">
        <w:rPr>
          <w:rFonts w:ascii="Calibri" w:hAnsi="Calibri" w:cs="Calibri"/>
          <w:i/>
          <w:iCs/>
        </w:rPr>
        <w:t>Nat. Rev. Cancer</w:t>
      </w:r>
      <w:r w:rsidRPr="002468D7">
        <w:rPr>
          <w:rFonts w:ascii="Calibri" w:hAnsi="Calibri" w:cs="Calibri"/>
        </w:rPr>
        <w:t xml:space="preserve"> </w:t>
      </w:r>
      <w:r w:rsidRPr="002468D7">
        <w:rPr>
          <w:rFonts w:ascii="Calibri" w:hAnsi="Calibri" w:cs="Calibri"/>
          <w:b/>
          <w:bCs/>
        </w:rPr>
        <w:t>2</w:t>
      </w:r>
      <w:r w:rsidRPr="002468D7">
        <w:rPr>
          <w:rFonts w:ascii="Calibri" w:hAnsi="Calibri" w:cs="Calibri"/>
        </w:rPr>
        <w:t>, 28–37 (2002).</w:t>
      </w:r>
    </w:p>
    <w:p w14:paraId="13DEC6C8" w14:textId="77777777" w:rsidR="002468D7" w:rsidRPr="002468D7" w:rsidRDefault="002468D7" w:rsidP="002468D7">
      <w:pPr>
        <w:pStyle w:val="Bibliography"/>
        <w:rPr>
          <w:rFonts w:ascii="Calibri" w:hAnsi="Calibri" w:cs="Calibri"/>
        </w:rPr>
      </w:pPr>
      <w:r w:rsidRPr="002468D7">
        <w:rPr>
          <w:rFonts w:ascii="Calibri" w:hAnsi="Calibri" w:cs="Calibri"/>
        </w:rPr>
        <w:t>29.</w:t>
      </w:r>
      <w:r w:rsidRPr="002468D7">
        <w:rPr>
          <w:rFonts w:ascii="Calibri" w:hAnsi="Calibri" w:cs="Calibri"/>
        </w:rPr>
        <w:tab/>
        <w:t xml:space="preserve">Blaser, M. J. </w:t>
      </w:r>
      <w:r w:rsidRPr="002468D7">
        <w:rPr>
          <w:rFonts w:ascii="Calibri" w:hAnsi="Calibri" w:cs="Calibri"/>
          <w:i/>
          <w:iCs/>
        </w:rPr>
        <w:t>et al.</w:t>
      </w:r>
      <w:r w:rsidRPr="002468D7">
        <w:rPr>
          <w:rFonts w:ascii="Calibri" w:hAnsi="Calibri" w:cs="Calibri"/>
        </w:rPr>
        <w:t xml:space="preserve"> Infection with Helicobacter pylori Strains Possessing cagA Is Associated with an Increased Risk of Developing Adenocarcinoma of the Stomach1. </w:t>
      </w:r>
      <w:r w:rsidRPr="002468D7">
        <w:rPr>
          <w:rFonts w:ascii="Calibri" w:hAnsi="Calibri" w:cs="Calibri"/>
          <w:i/>
          <w:iCs/>
        </w:rPr>
        <w:t>Cancer Res.</w:t>
      </w:r>
      <w:r w:rsidRPr="002468D7">
        <w:rPr>
          <w:rFonts w:ascii="Calibri" w:hAnsi="Calibri" w:cs="Calibri"/>
        </w:rPr>
        <w:t xml:space="preserve"> </w:t>
      </w:r>
      <w:r w:rsidRPr="002468D7">
        <w:rPr>
          <w:rFonts w:ascii="Calibri" w:hAnsi="Calibri" w:cs="Calibri"/>
          <w:b/>
          <w:bCs/>
        </w:rPr>
        <w:t>55</w:t>
      </w:r>
      <w:r w:rsidRPr="002468D7">
        <w:rPr>
          <w:rFonts w:ascii="Calibri" w:hAnsi="Calibri" w:cs="Calibri"/>
        </w:rPr>
        <w:t>, 2111–2115 (1995).</w:t>
      </w:r>
    </w:p>
    <w:p w14:paraId="647C9EB3" w14:textId="77777777" w:rsidR="002468D7" w:rsidRPr="002468D7" w:rsidRDefault="002468D7" w:rsidP="002468D7">
      <w:pPr>
        <w:pStyle w:val="Bibliography"/>
        <w:rPr>
          <w:rFonts w:ascii="Calibri" w:hAnsi="Calibri" w:cs="Calibri"/>
        </w:rPr>
      </w:pPr>
      <w:r w:rsidRPr="002468D7">
        <w:rPr>
          <w:rFonts w:ascii="Calibri" w:hAnsi="Calibri" w:cs="Calibri"/>
        </w:rPr>
        <w:t>30.</w:t>
      </w:r>
      <w:r w:rsidRPr="002468D7">
        <w:rPr>
          <w:rFonts w:ascii="Calibri" w:hAnsi="Calibri" w:cs="Calibri"/>
        </w:rPr>
        <w:tab/>
        <w:t xml:space="preserve">Parsonnet, J. </w:t>
      </w:r>
      <w:r w:rsidRPr="002468D7">
        <w:rPr>
          <w:rFonts w:ascii="Calibri" w:hAnsi="Calibri" w:cs="Calibri"/>
          <w:i/>
          <w:iCs/>
        </w:rPr>
        <w:t>et al.</w:t>
      </w:r>
      <w:r w:rsidRPr="002468D7">
        <w:rPr>
          <w:rFonts w:ascii="Calibri" w:hAnsi="Calibri" w:cs="Calibri"/>
        </w:rPr>
        <w:t xml:space="preserve"> Helicobacter pylori Infection and the Risk of Gastric Carcinoma. </w:t>
      </w:r>
      <w:r w:rsidRPr="002468D7">
        <w:rPr>
          <w:rFonts w:ascii="Calibri" w:hAnsi="Calibri" w:cs="Calibri"/>
          <w:i/>
          <w:iCs/>
        </w:rPr>
        <w:t>N. Engl. J. Med.</w:t>
      </w:r>
      <w:r w:rsidRPr="002468D7">
        <w:rPr>
          <w:rFonts w:ascii="Calibri" w:hAnsi="Calibri" w:cs="Calibri"/>
        </w:rPr>
        <w:t xml:space="preserve"> </w:t>
      </w:r>
      <w:r w:rsidRPr="002468D7">
        <w:rPr>
          <w:rFonts w:ascii="Calibri" w:hAnsi="Calibri" w:cs="Calibri"/>
          <w:b/>
          <w:bCs/>
        </w:rPr>
        <w:t>325</w:t>
      </w:r>
      <w:r w:rsidRPr="002468D7">
        <w:rPr>
          <w:rFonts w:ascii="Calibri" w:hAnsi="Calibri" w:cs="Calibri"/>
        </w:rPr>
        <w:t>, 1127–1131 (1991).</w:t>
      </w:r>
    </w:p>
    <w:p w14:paraId="1BE13423" w14:textId="77777777" w:rsidR="002468D7" w:rsidRPr="002468D7" w:rsidRDefault="002468D7" w:rsidP="002468D7">
      <w:pPr>
        <w:pStyle w:val="Bibliography"/>
        <w:rPr>
          <w:rFonts w:ascii="Calibri" w:hAnsi="Calibri" w:cs="Calibri"/>
        </w:rPr>
      </w:pPr>
      <w:r w:rsidRPr="002468D7">
        <w:rPr>
          <w:rFonts w:ascii="Calibri" w:hAnsi="Calibri" w:cs="Calibri"/>
        </w:rPr>
        <w:t>31.</w:t>
      </w:r>
      <w:r w:rsidRPr="002468D7">
        <w:rPr>
          <w:rFonts w:ascii="Calibri" w:hAnsi="Calibri" w:cs="Calibri"/>
        </w:rPr>
        <w:tab/>
        <w:t xml:space="preserve">Shariati, A. </w:t>
      </w:r>
      <w:r w:rsidRPr="002468D7">
        <w:rPr>
          <w:rFonts w:ascii="Calibri" w:hAnsi="Calibri" w:cs="Calibri"/>
          <w:i/>
          <w:iCs/>
        </w:rPr>
        <w:t>et al.</w:t>
      </w:r>
      <w:r w:rsidRPr="002468D7">
        <w:rPr>
          <w:rFonts w:ascii="Calibri" w:hAnsi="Calibri" w:cs="Calibri"/>
        </w:rPr>
        <w:t xml:space="preserve"> Association between colorectal cancer and Fusobacterium nucleatum and Bacteroides fragilis bacteria in Iranian patients: a preliminary study. </w:t>
      </w:r>
      <w:r w:rsidRPr="002468D7">
        <w:rPr>
          <w:rFonts w:ascii="Calibri" w:hAnsi="Calibri" w:cs="Calibri"/>
          <w:i/>
          <w:iCs/>
        </w:rPr>
        <w:t>Infect. Agent. Cancer</w:t>
      </w:r>
      <w:r w:rsidRPr="002468D7">
        <w:rPr>
          <w:rFonts w:ascii="Calibri" w:hAnsi="Calibri" w:cs="Calibri"/>
        </w:rPr>
        <w:t xml:space="preserve"> </w:t>
      </w:r>
      <w:r w:rsidRPr="002468D7">
        <w:rPr>
          <w:rFonts w:ascii="Calibri" w:hAnsi="Calibri" w:cs="Calibri"/>
          <w:b/>
          <w:bCs/>
        </w:rPr>
        <w:t>16</w:t>
      </w:r>
      <w:r w:rsidRPr="002468D7">
        <w:rPr>
          <w:rFonts w:ascii="Calibri" w:hAnsi="Calibri" w:cs="Calibri"/>
        </w:rPr>
        <w:t>, 41 (2021).</w:t>
      </w:r>
    </w:p>
    <w:p w14:paraId="2999E6E7" w14:textId="77777777" w:rsidR="002468D7" w:rsidRPr="002468D7" w:rsidRDefault="002468D7" w:rsidP="002468D7">
      <w:pPr>
        <w:pStyle w:val="Bibliography"/>
        <w:rPr>
          <w:rFonts w:ascii="Calibri" w:hAnsi="Calibri" w:cs="Calibri"/>
        </w:rPr>
      </w:pPr>
      <w:r w:rsidRPr="002468D7">
        <w:rPr>
          <w:rFonts w:ascii="Calibri" w:hAnsi="Calibri" w:cs="Calibri"/>
        </w:rPr>
        <w:t>32.</w:t>
      </w:r>
      <w:r w:rsidRPr="002468D7">
        <w:rPr>
          <w:rFonts w:ascii="Calibri" w:hAnsi="Calibri" w:cs="Calibri"/>
        </w:rPr>
        <w:tab/>
        <w:t xml:space="preserve">Yamamura, K. </w:t>
      </w:r>
      <w:r w:rsidRPr="002468D7">
        <w:rPr>
          <w:rFonts w:ascii="Calibri" w:hAnsi="Calibri" w:cs="Calibri"/>
          <w:i/>
          <w:iCs/>
        </w:rPr>
        <w:t>et al.</w:t>
      </w:r>
      <w:r w:rsidRPr="002468D7">
        <w:rPr>
          <w:rFonts w:ascii="Calibri" w:hAnsi="Calibri" w:cs="Calibri"/>
        </w:rPr>
        <w:t xml:space="preserve"> Human Microbiome </w:t>
      </w:r>
      <w:r w:rsidRPr="002468D7">
        <w:rPr>
          <w:rFonts w:ascii="Calibri" w:hAnsi="Calibri" w:cs="Calibri"/>
          <w:i/>
          <w:iCs/>
        </w:rPr>
        <w:t>Fusobacterium Nucleatum</w:t>
      </w:r>
      <w:r w:rsidRPr="002468D7">
        <w:rPr>
          <w:rFonts w:ascii="Calibri" w:hAnsi="Calibri" w:cs="Calibri"/>
        </w:rPr>
        <w:t xml:space="preserve"> in Esophageal Cancer Tissue Is Associated with Prognosis. </w:t>
      </w:r>
      <w:r w:rsidRPr="002468D7">
        <w:rPr>
          <w:rFonts w:ascii="Calibri" w:hAnsi="Calibri" w:cs="Calibri"/>
          <w:i/>
          <w:iCs/>
        </w:rPr>
        <w:t>Clin. Cancer Res.</w:t>
      </w:r>
      <w:r w:rsidRPr="002468D7">
        <w:rPr>
          <w:rFonts w:ascii="Calibri" w:hAnsi="Calibri" w:cs="Calibri"/>
        </w:rPr>
        <w:t xml:space="preserve"> </w:t>
      </w:r>
      <w:r w:rsidRPr="002468D7">
        <w:rPr>
          <w:rFonts w:ascii="Calibri" w:hAnsi="Calibri" w:cs="Calibri"/>
          <w:b/>
          <w:bCs/>
        </w:rPr>
        <w:t>22</w:t>
      </w:r>
      <w:r w:rsidRPr="002468D7">
        <w:rPr>
          <w:rFonts w:ascii="Calibri" w:hAnsi="Calibri" w:cs="Calibri"/>
        </w:rPr>
        <w:t>, 5574–5581 (2016).</w:t>
      </w:r>
    </w:p>
    <w:p w14:paraId="103BEAA3" w14:textId="77777777" w:rsidR="002468D7" w:rsidRPr="002468D7" w:rsidRDefault="002468D7" w:rsidP="002468D7">
      <w:pPr>
        <w:pStyle w:val="Bibliography"/>
        <w:rPr>
          <w:rFonts w:ascii="Calibri" w:hAnsi="Calibri" w:cs="Calibri"/>
        </w:rPr>
      </w:pPr>
      <w:r w:rsidRPr="002468D7">
        <w:rPr>
          <w:rFonts w:ascii="Calibri" w:hAnsi="Calibri" w:cs="Calibri"/>
        </w:rPr>
        <w:t>33.</w:t>
      </w:r>
      <w:r w:rsidRPr="002468D7">
        <w:rPr>
          <w:rFonts w:ascii="Calibri" w:hAnsi="Calibri" w:cs="Calibri"/>
        </w:rPr>
        <w:tab/>
        <w:t xml:space="preserve">Shin, J. M. </w:t>
      </w:r>
      <w:r w:rsidRPr="002468D7">
        <w:rPr>
          <w:rFonts w:ascii="Calibri" w:hAnsi="Calibri" w:cs="Calibri"/>
          <w:i/>
          <w:iCs/>
        </w:rPr>
        <w:t>et al.</w:t>
      </w:r>
      <w:r w:rsidRPr="002468D7">
        <w:rPr>
          <w:rFonts w:ascii="Calibri" w:hAnsi="Calibri" w:cs="Calibri"/>
        </w:rPr>
        <w:t xml:space="preserve"> Microbial Communities Associated with Primary and Metastatic Head and Neck Squamous Cell Carcinoma – A High Fusobacterial and Low Streptococcal Signature. </w:t>
      </w:r>
      <w:r w:rsidRPr="002468D7">
        <w:rPr>
          <w:rFonts w:ascii="Calibri" w:hAnsi="Calibri" w:cs="Calibri"/>
          <w:i/>
          <w:iCs/>
        </w:rPr>
        <w:t>Sci. Rep.</w:t>
      </w:r>
      <w:r w:rsidRPr="002468D7">
        <w:rPr>
          <w:rFonts w:ascii="Calibri" w:hAnsi="Calibri" w:cs="Calibri"/>
        </w:rPr>
        <w:t xml:space="preserve"> </w:t>
      </w:r>
      <w:r w:rsidRPr="002468D7">
        <w:rPr>
          <w:rFonts w:ascii="Calibri" w:hAnsi="Calibri" w:cs="Calibri"/>
          <w:b/>
          <w:bCs/>
        </w:rPr>
        <w:t>7</w:t>
      </w:r>
      <w:r w:rsidRPr="002468D7">
        <w:rPr>
          <w:rFonts w:ascii="Calibri" w:hAnsi="Calibri" w:cs="Calibri"/>
        </w:rPr>
        <w:t>, 9934 (2017).</w:t>
      </w:r>
    </w:p>
    <w:p w14:paraId="65A523F6" w14:textId="77777777" w:rsidR="002468D7" w:rsidRPr="002468D7" w:rsidRDefault="002468D7" w:rsidP="002468D7">
      <w:pPr>
        <w:pStyle w:val="Bibliography"/>
        <w:rPr>
          <w:rFonts w:ascii="Calibri" w:hAnsi="Calibri" w:cs="Calibri"/>
        </w:rPr>
      </w:pPr>
      <w:r w:rsidRPr="002468D7">
        <w:rPr>
          <w:rFonts w:ascii="Calibri" w:hAnsi="Calibri" w:cs="Calibri"/>
        </w:rPr>
        <w:t>34.</w:t>
      </w:r>
      <w:r w:rsidRPr="002468D7">
        <w:rPr>
          <w:rFonts w:ascii="Calibri" w:hAnsi="Calibri" w:cs="Calibri"/>
        </w:rPr>
        <w:tab/>
        <w:t xml:space="preserve">Hamamoto, R. </w:t>
      </w:r>
      <w:r w:rsidRPr="002468D7">
        <w:rPr>
          <w:rFonts w:ascii="Calibri" w:hAnsi="Calibri" w:cs="Calibri"/>
          <w:i/>
          <w:iCs/>
        </w:rPr>
        <w:t>et al.</w:t>
      </w:r>
      <w:r w:rsidRPr="002468D7">
        <w:rPr>
          <w:rFonts w:ascii="Calibri" w:hAnsi="Calibri" w:cs="Calibri"/>
        </w:rPr>
        <w:t xml:space="preserve"> Application of non-negative matrix factorization in oncology: one approach for establishing precision medicine. </w:t>
      </w:r>
      <w:r w:rsidRPr="002468D7">
        <w:rPr>
          <w:rFonts w:ascii="Calibri" w:hAnsi="Calibri" w:cs="Calibri"/>
          <w:i/>
          <w:iCs/>
        </w:rPr>
        <w:t>Brief. Bioinform.</w:t>
      </w:r>
      <w:r w:rsidRPr="002468D7">
        <w:rPr>
          <w:rFonts w:ascii="Calibri" w:hAnsi="Calibri" w:cs="Calibri"/>
        </w:rPr>
        <w:t xml:space="preserve"> </w:t>
      </w:r>
      <w:r w:rsidRPr="002468D7">
        <w:rPr>
          <w:rFonts w:ascii="Calibri" w:hAnsi="Calibri" w:cs="Calibri"/>
          <w:b/>
          <w:bCs/>
        </w:rPr>
        <w:t>23</w:t>
      </w:r>
      <w:r w:rsidRPr="002468D7">
        <w:rPr>
          <w:rFonts w:ascii="Calibri" w:hAnsi="Calibri" w:cs="Calibri"/>
        </w:rPr>
        <w:t>, bbac246 (2022).</w:t>
      </w:r>
    </w:p>
    <w:p w14:paraId="0B618FC7" w14:textId="77777777" w:rsidR="002468D7" w:rsidRPr="002468D7" w:rsidRDefault="002468D7" w:rsidP="002468D7">
      <w:pPr>
        <w:pStyle w:val="Bibliography"/>
        <w:rPr>
          <w:rFonts w:ascii="Calibri" w:hAnsi="Calibri" w:cs="Calibri"/>
        </w:rPr>
      </w:pPr>
      <w:r w:rsidRPr="002468D7">
        <w:rPr>
          <w:rFonts w:ascii="Calibri" w:hAnsi="Calibri" w:cs="Calibri"/>
        </w:rPr>
        <w:t>35.</w:t>
      </w:r>
      <w:r w:rsidRPr="002468D7">
        <w:rPr>
          <w:rFonts w:ascii="Calibri" w:hAnsi="Calibri" w:cs="Calibri"/>
        </w:rPr>
        <w:tab/>
        <w:t xml:space="preserve">Hermida, L. C., Gertz, E. M. &amp; Ruppin, E. Predicting cancer prognosis and drug response from the tumor microbiome. </w:t>
      </w:r>
      <w:r w:rsidRPr="002468D7">
        <w:rPr>
          <w:rFonts w:ascii="Calibri" w:hAnsi="Calibri" w:cs="Calibri"/>
          <w:i/>
          <w:iCs/>
        </w:rPr>
        <w:t>Nat. Commun.</w:t>
      </w:r>
      <w:r w:rsidRPr="002468D7">
        <w:rPr>
          <w:rFonts w:ascii="Calibri" w:hAnsi="Calibri" w:cs="Calibri"/>
        </w:rPr>
        <w:t xml:space="preserve"> </w:t>
      </w:r>
      <w:r w:rsidRPr="002468D7">
        <w:rPr>
          <w:rFonts w:ascii="Calibri" w:hAnsi="Calibri" w:cs="Calibri"/>
          <w:b/>
          <w:bCs/>
        </w:rPr>
        <w:t>13</w:t>
      </w:r>
      <w:r w:rsidRPr="002468D7">
        <w:rPr>
          <w:rFonts w:ascii="Calibri" w:hAnsi="Calibri" w:cs="Calibri"/>
        </w:rPr>
        <w:t>, 2896 (2022).</w:t>
      </w:r>
    </w:p>
    <w:p w14:paraId="38D57EFD" w14:textId="77777777" w:rsidR="002468D7" w:rsidRPr="002468D7" w:rsidRDefault="002468D7" w:rsidP="002468D7">
      <w:pPr>
        <w:pStyle w:val="Bibliography"/>
        <w:rPr>
          <w:rFonts w:ascii="Calibri" w:hAnsi="Calibri" w:cs="Calibri"/>
        </w:rPr>
      </w:pPr>
      <w:r w:rsidRPr="002468D7">
        <w:rPr>
          <w:rFonts w:ascii="Calibri" w:hAnsi="Calibri" w:cs="Calibri"/>
        </w:rPr>
        <w:lastRenderedPageBreak/>
        <w:t>36.</w:t>
      </w:r>
      <w:r w:rsidRPr="002468D7">
        <w:rPr>
          <w:rFonts w:ascii="Calibri" w:hAnsi="Calibri" w:cs="Calibri"/>
        </w:rPr>
        <w:tab/>
        <w:t xml:space="preserve">Al-hebshi, N. N. </w:t>
      </w:r>
      <w:r w:rsidRPr="002468D7">
        <w:rPr>
          <w:rFonts w:ascii="Calibri" w:hAnsi="Calibri" w:cs="Calibri"/>
          <w:i/>
          <w:iCs/>
        </w:rPr>
        <w:t>et al.</w:t>
      </w:r>
      <w:r w:rsidRPr="002468D7">
        <w:rPr>
          <w:rFonts w:ascii="Calibri" w:hAnsi="Calibri" w:cs="Calibri"/>
        </w:rPr>
        <w:t xml:space="preserve"> Inflammatory bacteriome featuring Fusobacterium nucleatum and Pseudomonas aeruginosa identified in association with oral squamous cell carcinoma. </w:t>
      </w:r>
      <w:r w:rsidRPr="002468D7">
        <w:rPr>
          <w:rFonts w:ascii="Calibri" w:hAnsi="Calibri" w:cs="Calibri"/>
          <w:i/>
          <w:iCs/>
        </w:rPr>
        <w:t>Sci. Rep.</w:t>
      </w:r>
      <w:r w:rsidRPr="002468D7">
        <w:rPr>
          <w:rFonts w:ascii="Calibri" w:hAnsi="Calibri" w:cs="Calibri"/>
        </w:rPr>
        <w:t xml:space="preserve"> </w:t>
      </w:r>
      <w:r w:rsidRPr="002468D7">
        <w:rPr>
          <w:rFonts w:ascii="Calibri" w:hAnsi="Calibri" w:cs="Calibri"/>
          <w:b/>
          <w:bCs/>
        </w:rPr>
        <w:t>7</w:t>
      </w:r>
      <w:r w:rsidRPr="002468D7">
        <w:rPr>
          <w:rFonts w:ascii="Calibri" w:hAnsi="Calibri" w:cs="Calibri"/>
        </w:rPr>
        <w:t>, 1834 (2017).</w:t>
      </w:r>
    </w:p>
    <w:p w14:paraId="20CDD50F" w14:textId="10CF8048"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556E45" w14:textId="77777777" w:rsidR="000D462B" w:rsidRDefault="000D462B" w:rsidP="001F73E5">
      <w:pPr>
        <w:spacing w:after="0" w:line="240" w:lineRule="auto"/>
      </w:pPr>
      <w:r>
        <w:separator/>
      </w:r>
    </w:p>
  </w:endnote>
  <w:endnote w:type="continuationSeparator" w:id="0">
    <w:p w14:paraId="6928E776" w14:textId="77777777" w:rsidR="000D462B" w:rsidRDefault="000D462B"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E1E81" w14:textId="77777777" w:rsidR="000D462B" w:rsidRDefault="000D462B" w:rsidP="001F73E5">
      <w:pPr>
        <w:spacing w:after="0" w:line="240" w:lineRule="auto"/>
      </w:pPr>
      <w:r>
        <w:separator/>
      </w:r>
    </w:p>
  </w:footnote>
  <w:footnote w:type="continuationSeparator" w:id="0">
    <w:p w14:paraId="0FF1E9A6" w14:textId="77777777" w:rsidR="000D462B" w:rsidRDefault="000D462B"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37149EDB-9679-497D-80EE-819092C46C95}"/>
    <w:docVar w:name="dgnword-eventsink" w:val="365067976"/>
  </w:docVars>
  <w:rsids>
    <w:rsidRoot w:val="00A96604"/>
    <w:rsid w:val="000011A0"/>
    <w:rsid w:val="00001F06"/>
    <w:rsid w:val="00004299"/>
    <w:rsid w:val="000069A0"/>
    <w:rsid w:val="000100BD"/>
    <w:rsid w:val="00012BDF"/>
    <w:rsid w:val="00013F94"/>
    <w:rsid w:val="00015CA7"/>
    <w:rsid w:val="00017490"/>
    <w:rsid w:val="000255CA"/>
    <w:rsid w:val="00033BD2"/>
    <w:rsid w:val="00034630"/>
    <w:rsid w:val="0003769F"/>
    <w:rsid w:val="000423DE"/>
    <w:rsid w:val="0004638E"/>
    <w:rsid w:val="000477FE"/>
    <w:rsid w:val="00055F9D"/>
    <w:rsid w:val="00056827"/>
    <w:rsid w:val="0007197A"/>
    <w:rsid w:val="00084F5A"/>
    <w:rsid w:val="00087CEB"/>
    <w:rsid w:val="000912E0"/>
    <w:rsid w:val="00091A77"/>
    <w:rsid w:val="000960AB"/>
    <w:rsid w:val="00097627"/>
    <w:rsid w:val="000A0E92"/>
    <w:rsid w:val="000A541B"/>
    <w:rsid w:val="000B73BD"/>
    <w:rsid w:val="000C3AA3"/>
    <w:rsid w:val="000C6B78"/>
    <w:rsid w:val="000D462B"/>
    <w:rsid w:val="000D591C"/>
    <w:rsid w:val="000E1B94"/>
    <w:rsid w:val="000F2D68"/>
    <w:rsid w:val="00105D2E"/>
    <w:rsid w:val="001228BD"/>
    <w:rsid w:val="00127277"/>
    <w:rsid w:val="00137818"/>
    <w:rsid w:val="00140DE6"/>
    <w:rsid w:val="001411EA"/>
    <w:rsid w:val="00142FE4"/>
    <w:rsid w:val="00147CB4"/>
    <w:rsid w:val="001531EF"/>
    <w:rsid w:val="00156EA2"/>
    <w:rsid w:val="001678E3"/>
    <w:rsid w:val="001719F7"/>
    <w:rsid w:val="00177457"/>
    <w:rsid w:val="00180923"/>
    <w:rsid w:val="00182DA5"/>
    <w:rsid w:val="00191D0D"/>
    <w:rsid w:val="00194A83"/>
    <w:rsid w:val="001A492D"/>
    <w:rsid w:val="001A53FC"/>
    <w:rsid w:val="001B5B1A"/>
    <w:rsid w:val="001C0BC0"/>
    <w:rsid w:val="001C3A8F"/>
    <w:rsid w:val="001C4646"/>
    <w:rsid w:val="001D015B"/>
    <w:rsid w:val="001D01D0"/>
    <w:rsid w:val="001D70B8"/>
    <w:rsid w:val="001D7446"/>
    <w:rsid w:val="001E4F1A"/>
    <w:rsid w:val="001E56AF"/>
    <w:rsid w:val="001E7AAA"/>
    <w:rsid w:val="001F5B0B"/>
    <w:rsid w:val="001F73E5"/>
    <w:rsid w:val="00202D41"/>
    <w:rsid w:val="00203142"/>
    <w:rsid w:val="00206688"/>
    <w:rsid w:val="00212523"/>
    <w:rsid w:val="00222A46"/>
    <w:rsid w:val="002232B3"/>
    <w:rsid w:val="002300CC"/>
    <w:rsid w:val="0023092F"/>
    <w:rsid w:val="00231E22"/>
    <w:rsid w:val="00235766"/>
    <w:rsid w:val="00240BF5"/>
    <w:rsid w:val="00241BAB"/>
    <w:rsid w:val="0024360D"/>
    <w:rsid w:val="00243C18"/>
    <w:rsid w:val="002468D7"/>
    <w:rsid w:val="0026406F"/>
    <w:rsid w:val="002663EE"/>
    <w:rsid w:val="00274FDB"/>
    <w:rsid w:val="00277133"/>
    <w:rsid w:val="00283898"/>
    <w:rsid w:val="002909C1"/>
    <w:rsid w:val="0029263B"/>
    <w:rsid w:val="00294CAE"/>
    <w:rsid w:val="002A19E3"/>
    <w:rsid w:val="002A5B64"/>
    <w:rsid w:val="002B10C8"/>
    <w:rsid w:val="002B63E5"/>
    <w:rsid w:val="002B6EB7"/>
    <w:rsid w:val="002D2DEC"/>
    <w:rsid w:val="002D3143"/>
    <w:rsid w:val="002D3CE9"/>
    <w:rsid w:val="002E1F07"/>
    <w:rsid w:val="003017B1"/>
    <w:rsid w:val="00301B30"/>
    <w:rsid w:val="0030217C"/>
    <w:rsid w:val="00323235"/>
    <w:rsid w:val="00324463"/>
    <w:rsid w:val="00325836"/>
    <w:rsid w:val="003318E0"/>
    <w:rsid w:val="00334B32"/>
    <w:rsid w:val="00360FAF"/>
    <w:rsid w:val="00362AD8"/>
    <w:rsid w:val="00370AF1"/>
    <w:rsid w:val="00370C80"/>
    <w:rsid w:val="00384D67"/>
    <w:rsid w:val="003851AE"/>
    <w:rsid w:val="0038693E"/>
    <w:rsid w:val="003956A4"/>
    <w:rsid w:val="003958FD"/>
    <w:rsid w:val="003B5636"/>
    <w:rsid w:val="003B7442"/>
    <w:rsid w:val="003C4EBF"/>
    <w:rsid w:val="003C6DD7"/>
    <w:rsid w:val="003D24BC"/>
    <w:rsid w:val="003D26BF"/>
    <w:rsid w:val="003F3E04"/>
    <w:rsid w:val="003F5EEF"/>
    <w:rsid w:val="003F6709"/>
    <w:rsid w:val="00413B7B"/>
    <w:rsid w:val="0042041E"/>
    <w:rsid w:val="004257CC"/>
    <w:rsid w:val="004272FC"/>
    <w:rsid w:val="004277AD"/>
    <w:rsid w:val="004308CE"/>
    <w:rsid w:val="0043157F"/>
    <w:rsid w:val="00432975"/>
    <w:rsid w:val="004335C6"/>
    <w:rsid w:val="0044530F"/>
    <w:rsid w:val="00446BD8"/>
    <w:rsid w:val="00447E7D"/>
    <w:rsid w:val="00451C9E"/>
    <w:rsid w:val="00456F0D"/>
    <w:rsid w:val="004615FB"/>
    <w:rsid w:val="00464C80"/>
    <w:rsid w:val="00472ECD"/>
    <w:rsid w:val="0047564F"/>
    <w:rsid w:val="004800F2"/>
    <w:rsid w:val="00484C0B"/>
    <w:rsid w:val="0048780E"/>
    <w:rsid w:val="00492C4D"/>
    <w:rsid w:val="004A6406"/>
    <w:rsid w:val="004A78E6"/>
    <w:rsid w:val="004B2B0B"/>
    <w:rsid w:val="004B38D5"/>
    <w:rsid w:val="004B4560"/>
    <w:rsid w:val="004C5635"/>
    <w:rsid w:val="004C5EFA"/>
    <w:rsid w:val="004D017C"/>
    <w:rsid w:val="004D301D"/>
    <w:rsid w:val="004D6431"/>
    <w:rsid w:val="004E4112"/>
    <w:rsid w:val="004E4EC1"/>
    <w:rsid w:val="004E7F30"/>
    <w:rsid w:val="004F3600"/>
    <w:rsid w:val="004F5B71"/>
    <w:rsid w:val="004F742B"/>
    <w:rsid w:val="005003C6"/>
    <w:rsid w:val="00501BEA"/>
    <w:rsid w:val="00504E80"/>
    <w:rsid w:val="005064C9"/>
    <w:rsid w:val="00512F47"/>
    <w:rsid w:val="0051709F"/>
    <w:rsid w:val="00522598"/>
    <w:rsid w:val="005274B2"/>
    <w:rsid w:val="00537027"/>
    <w:rsid w:val="0053720E"/>
    <w:rsid w:val="0054671E"/>
    <w:rsid w:val="005501B1"/>
    <w:rsid w:val="0055755D"/>
    <w:rsid w:val="005628A3"/>
    <w:rsid w:val="00563AAF"/>
    <w:rsid w:val="0057034B"/>
    <w:rsid w:val="00581746"/>
    <w:rsid w:val="00583DA1"/>
    <w:rsid w:val="005A1827"/>
    <w:rsid w:val="005A44C1"/>
    <w:rsid w:val="005A59C9"/>
    <w:rsid w:val="005A7353"/>
    <w:rsid w:val="005B1BC4"/>
    <w:rsid w:val="005B1BF3"/>
    <w:rsid w:val="005C34BD"/>
    <w:rsid w:val="005C4B07"/>
    <w:rsid w:val="005C59CC"/>
    <w:rsid w:val="005D0415"/>
    <w:rsid w:val="005D3F4B"/>
    <w:rsid w:val="005D410D"/>
    <w:rsid w:val="005D7E9D"/>
    <w:rsid w:val="005E0447"/>
    <w:rsid w:val="005E5774"/>
    <w:rsid w:val="005E692D"/>
    <w:rsid w:val="00603D70"/>
    <w:rsid w:val="00607A53"/>
    <w:rsid w:val="00614037"/>
    <w:rsid w:val="00620F5E"/>
    <w:rsid w:val="00625602"/>
    <w:rsid w:val="00625DEA"/>
    <w:rsid w:val="00627653"/>
    <w:rsid w:val="006303DE"/>
    <w:rsid w:val="00631DE9"/>
    <w:rsid w:val="00637ED4"/>
    <w:rsid w:val="006442A3"/>
    <w:rsid w:val="006451B7"/>
    <w:rsid w:val="006454AC"/>
    <w:rsid w:val="006463D9"/>
    <w:rsid w:val="006513E5"/>
    <w:rsid w:val="006522F4"/>
    <w:rsid w:val="006547AA"/>
    <w:rsid w:val="00661E09"/>
    <w:rsid w:val="006620BE"/>
    <w:rsid w:val="00665921"/>
    <w:rsid w:val="00666EBF"/>
    <w:rsid w:val="006839AC"/>
    <w:rsid w:val="00687E59"/>
    <w:rsid w:val="00696053"/>
    <w:rsid w:val="0069665A"/>
    <w:rsid w:val="0069728B"/>
    <w:rsid w:val="006A7205"/>
    <w:rsid w:val="006B2F31"/>
    <w:rsid w:val="006C4AE9"/>
    <w:rsid w:val="006C50A9"/>
    <w:rsid w:val="006D4C36"/>
    <w:rsid w:val="006D7FAD"/>
    <w:rsid w:val="006E05A4"/>
    <w:rsid w:val="006E338C"/>
    <w:rsid w:val="006E35E8"/>
    <w:rsid w:val="006E54B9"/>
    <w:rsid w:val="00703129"/>
    <w:rsid w:val="00704A12"/>
    <w:rsid w:val="00705F15"/>
    <w:rsid w:val="00720AF8"/>
    <w:rsid w:val="00722FD6"/>
    <w:rsid w:val="007276F0"/>
    <w:rsid w:val="007345BF"/>
    <w:rsid w:val="00736A17"/>
    <w:rsid w:val="007439D7"/>
    <w:rsid w:val="007457DB"/>
    <w:rsid w:val="007518E5"/>
    <w:rsid w:val="00756183"/>
    <w:rsid w:val="00756993"/>
    <w:rsid w:val="00757F7E"/>
    <w:rsid w:val="007606A1"/>
    <w:rsid w:val="007660F8"/>
    <w:rsid w:val="0077405D"/>
    <w:rsid w:val="00781BA2"/>
    <w:rsid w:val="00782B0E"/>
    <w:rsid w:val="0078557C"/>
    <w:rsid w:val="00791FC3"/>
    <w:rsid w:val="00792A21"/>
    <w:rsid w:val="007931A4"/>
    <w:rsid w:val="007933AB"/>
    <w:rsid w:val="00797EBF"/>
    <w:rsid w:val="007A2AA9"/>
    <w:rsid w:val="007B09BD"/>
    <w:rsid w:val="007B0B89"/>
    <w:rsid w:val="007C0BFD"/>
    <w:rsid w:val="007C58D1"/>
    <w:rsid w:val="007C6931"/>
    <w:rsid w:val="007D07E4"/>
    <w:rsid w:val="007D168F"/>
    <w:rsid w:val="007D77EC"/>
    <w:rsid w:val="007E5AF0"/>
    <w:rsid w:val="007F2C93"/>
    <w:rsid w:val="007F37A9"/>
    <w:rsid w:val="007F4E7B"/>
    <w:rsid w:val="007F5CCF"/>
    <w:rsid w:val="007F7989"/>
    <w:rsid w:val="0080016C"/>
    <w:rsid w:val="0080063F"/>
    <w:rsid w:val="00805F9D"/>
    <w:rsid w:val="00812088"/>
    <w:rsid w:val="00815362"/>
    <w:rsid w:val="00816AC3"/>
    <w:rsid w:val="0081747F"/>
    <w:rsid w:val="00824604"/>
    <w:rsid w:val="008253F0"/>
    <w:rsid w:val="008325E3"/>
    <w:rsid w:val="0083593D"/>
    <w:rsid w:val="0083597B"/>
    <w:rsid w:val="00840FC7"/>
    <w:rsid w:val="00842D1D"/>
    <w:rsid w:val="008457B5"/>
    <w:rsid w:val="00846C31"/>
    <w:rsid w:val="0084787B"/>
    <w:rsid w:val="0085004D"/>
    <w:rsid w:val="00857689"/>
    <w:rsid w:val="00862435"/>
    <w:rsid w:val="0086599A"/>
    <w:rsid w:val="0087183F"/>
    <w:rsid w:val="00880562"/>
    <w:rsid w:val="00881CB5"/>
    <w:rsid w:val="00883479"/>
    <w:rsid w:val="00894724"/>
    <w:rsid w:val="008A4B99"/>
    <w:rsid w:val="008B1FA8"/>
    <w:rsid w:val="008B757B"/>
    <w:rsid w:val="008C7C5E"/>
    <w:rsid w:val="008D0951"/>
    <w:rsid w:val="008D0A23"/>
    <w:rsid w:val="008D31E1"/>
    <w:rsid w:val="008D4084"/>
    <w:rsid w:val="008D7032"/>
    <w:rsid w:val="008D7EC1"/>
    <w:rsid w:val="008E44A0"/>
    <w:rsid w:val="008E5FB0"/>
    <w:rsid w:val="008F07C2"/>
    <w:rsid w:val="008F1C95"/>
    <w:rsid w:val="008F2A67"/>
    <w:rsid w:val="00901744"/>
    <w:rsid w:val="009105F3"/>
    <w:rsid w:val="00910EC1"/>
    <w:rsid w:val="00921FE6"/>
    <w:rsid w:val="00923C0D"/>
    <w:rsid w:val="009240AB"/>
    <w:rsid w:val="00924E55"/>
    <w:rsid w:val="00926148"/>
    <w:rsid w:val="009348E8"/>
    <w:rsid w:val="00942F5D"/>
    <w:rsid w:val="00944486"/>
    <w:rsid w:val="00945518"/>
    <w:rsid w:val="0096165F"/>
    <w:rsid w:val="009649B1"/>
    <w:rsid w:val="00965CD7"/>
    <w:rsid w:val="00965CE4"/>
    <w:rsid w:val="009703A2"/>
    <w:rsid w:val="0097542D"/>
    <w:rsid w:val="00993FD7"/>
    <w:rsid w:val="009948AD"/>
    <w:rsid w:val="0099673B"/>
    <w:rsid w:val="009A2C47"/>
    <w:rsid w:val="009A3AB9"/>
    <w:rsid w:val="009A5C8D"/>
    <w:rsid w:val="009B2F38"/>
    <w:rsid w:val="009B7E09"/>
    <w:rsid w:val="009B7FAE"/>
    <w:rsid w:val="009C4A81"/>
    <w:rsid w:val="009C56E6"/>
    <w:rsid w:val="009E5DEB"/>
    <w:rsid w:val="009E6945"/>
    <w:rsid w:val="009F2D5D"/>
    <w:rsid w:val="009F5F31"/>
    <w:rsid w:val="009F76FD"/>
    <w:rsid w:val="009F7DF1"/>
    <w:rsid w:val="00A006CC"/>
    <w:rsid w:val="00A04A9A"/>
    <w:rsid w:val="00A144F4"/>
    <w:rsid w:val="00A15D71"/>
    <w:rsid w:val="00A16029"/>
    <w:rsid w:val="00A174DE"/>
    <w:rsid w:val="00A2156A"/>
    <w:rsid w:val="00A2544B"/>
    <w:rsid w:val="00A27069"/>
    <w:rsid w:val="00A34B2E"/>
    <w:rsid w:val="00A36F3A"/>
    <w:rsid w:val="00A4435E"/>
    <w:rsid w:val="00A4638A"/>
    <w:rsid w:val="00A6607B"/>
    <w:rsid w:val="00A753D0"/>
    <w:rsid w:val="00A80609"/>
    <w:rsid w:val="00A815EC"/>
    <w:rsid w:val="00A94BE5"/>
    <w:rsid w:val="00A96526"/>
    <w:rsid w:val="00A96604"/>
    <w:rsid w:val="00AA4BB3"/>
    <w:rsid w:val="00AA50A5"/>
    <w:rsid w:val="00AB13DA"/>
    <w:rsid w:val="00AB19BA"/>
    <w:rsid w:val="00AB203A"/>
    <w:rsid w:val="00AB323A"/>
    <w:rsid w:val="00AB3B0E"/>
    <w:rsid w:val="00AB72D0"/>
    <w:rsid w:val="00AB7AB4"/>
    <w:rsid w:val="00AC1520"/>
    <w:rsid w:val="00AC1F18"/>
    <w:rsid w:val="00AD6999"/>
    <w:rsid w:val="00AD7BCD"/>
    <w:rsid w:val="00B00B88"/>
    <w:rsid w:val="00B106E6"/>
    <w:rsid w:val="00B10986"/>
    <w:rsid w:val="00B13C0C"/>
    <w:rsid w:val="00B14B8A"/>
    <w:rsid w:val="00B16961"/>
    <w:rsid w:val="00B171FD"/>
    <w:rsid w:val="00B17B61"/>
    <w:rsid w:val="00B17DBC"/>
    <w:rsid w:val="00B216F9"/>
    <w:rsid w:val="00B22080"/>
    <w:rsid w:val="00B242CD"/>
    <w:rsid w:val="00B27F81"/>
    <w:rsid w:val="00B326AC"/>
    <w:rsid w:val="00B373E4"/>
    <w:rsid w:val="00B37FE7"/>
    <w:rsid w:val="00B4629E"/>
    <w:rsid w:val="00B5569C"/>
    <w:rsid w:val="00B66641"/>
    <w:rsid w:val="00B66715"/>
    <w:rsid w:val="00B66F82"/>
    <w:rsid w:val="00B67B05"/>
    <w:rsid w:val="00B74125"/>
    <w:rsid w:val="00B775F2"/>
    <w:rsid w:val="00B778EE"/>
    <w:rsid w:val="00B77A75"/>
    <w:rsid w:val="00B844D1"/>
    <w:rsid w:val="00B868C8"/>
    <w:rsid w:val="00B94DE8"/>
    <w:rsid w:val="00BA213A"/>
    <w:rsid w:val="00BA42F6"/>
    <w:rsid w:val="00BA55F6"/>
    <w:rsid w:val="00BB1F9B"/>
    <w:rsid w:val="00BB735D"/>
    <w:rsid w:val="00BC5673"/>
    <w:rsid w:val="00BC792C"/>
    <w:rsid w:val="00BD1C61"/>
    <w:rsid w:val="00BD5559"/>
    <w:rsid w:val="00BD56F6"/>
    <w:rsid w:val="00BD6D49"/>
    <w:rsid w:val="00BD7FE5"/>
    <w:rsid w:val="00BE624C"/>
    <w:rsid w:val="00C023E2"/>
    <w:rsid w:val="00C02E20"/>
    <w:rsid w:val="00C1419F"/>
    <w:rsid w:val="00C170C1"/>
    <w:rsid w:val="00C205B0"/>
    <w:rsid w:val="00C22403"/>
    <w:rsid w:val="00C2294D"/>
    <w:rsid w:val="00C30329"/>
    <w:rsid w:val="00C31BCF"/>
    <w:rsid w:val="00C32DE8"/>
    <w:rsid w:val="00C351E6"/>
    <w:rsid w:val="00C35844"/>
    <w:rsid w:val="00C36462"/>
    <w:rsid w:val="00C401CE"/>
    <w:rsid w:val="00C44700"/>
    <w:rsid w:val="00C60C78"/>
    <w:rsid w:val="00C6365D"/>
    <w:rsid w:val="00C667C5"/>
    <w:rsid w:val="00C66C40"/>
    <w:rsid w:val="00C66F73"/>
    <w:rsid w:val="00C70411"/>
    <w:rsid w:val="00C7165F"/>
    <w:rsid w:val="00C75B30"/>
    <w:rsid w:val="00C80034"/>
    <w:rsid w:val="00C8456D"/>
    <w:rsid w:val="00C91258"/>
    <w:rsid w:val="00CA251C"/>
    <w:rsid w:val="00CA2AA3"/>
    <w:rsid w:val="00CA30B8"/>
    <w:rsid w:val="00CA3788"/>
    <w:rsid w:val="00CB1306"/>
    <w:rsid w:val="00CB4397"/>
    <w:rsid w:val="00CB6801"/>
    <w:rsid w:val="00CB7156"/>
    <w:rsid w:val="00CC5943"/>
    <w:rsid w:val="00CD64FE"/>
    <w:rsid w:val="00CD6906"/>
    <w:rsid w:val="00CE027D"/>
    <w:rsid w:val="00CE0319"/>
    <w:rsid w:val="00CE7BAE"/>
    <w:rsid w:val="00CF4940"/>
    <w:rsid w:val="00CF4AD8"/>
    <w:rsid w:val="00CF5CC5"/>
    <w:rsid w:val="00D04E41"/>
    <w:rsid w:val="00D04E93"/>
    <w:rsid w:val="00D07096"/>
    <w:rsid w:val="00D10E62"/>
    <w:rsid w:val="00D11545"/>
    <w:rsid w:val="00D216E4"/>
    <w:rsid w:val="00D24283"/>
    <w:rsid w:val="00D26AC7"/>
    <w:rsid w:val="00D27CC5"/>
    <w:rsid w:val="00D3131F"/>
    <w:rsid w:val="00D3485B"/>
    <w:rsid w:val="00D36CF4"/>
    <w:rsid w:val="00D43C64"/>
    <w:rsid w:val="00D4541F"/>
    <w:rsid w:val="00D47231"/>
    <w:rsid w:val="00D5789C"/>
    <w:rsid w:val="00D622F4"/>
    <w:rsid w:val="00D633A6"/>
    <w:rsid w:val="00D75250"/>
    <w:rsid w:val="00D82253"/>
    <w:rsid w:val="00D84B1D"/>
    <w:rsid w:val="00D86C69"/>
    <w:rsid w:val="00D90D87"/>
    <w:rsid w:val="00D97D8E"/>
    <w:rsid w:val="00DA096B"/>
    <w:rsid w:val="00DA1B01"/>
    <w:rsid w:val="00DA6596"/>
    <w:rsid w:val="00DB6F67"/>
    <w:rsid w:val="00DC2EBB"/>
    <w:rsid w:val="00DC4CAE"/>
    <w:rsid w:val="00DE179C"/>
    <w:rsid w:val="00DF10C4"/>
    <w:rsid w:val="00DF3788"/>
    <w:rsid w:val="00DF4F25"/>
    <w:rsid w:val="00DF5C63"/>
    <w:rsid w:val="00DF7ACF"/>
    <w:rsid w:val="00E0269E"/>
    <w:rsid w:val="00E03E9C"/>
    <w:rsid w:val="00E0566A"/>
    <w:rsid w:val="00E07EFA"/>
    <w:rsid w:val="00E125E8"/>
    <w:rsid w:val="00E2529A"/>
    <w:rsid w:val="00E26537"/>
    <w:rsid w:val="00E31D27"/>
    <w:rsid w:val="00E34420"/>
    <w:rsid w:val="00E376C7"/>
    <w:rsid w:val="00E4256B"/>
    <w:rsid w:val="00E521C1"/>
    <w:rsid w:val="00E54A00"/>
    <w:rsid w:val="00E63691"/>
    <w:rsid w:val="00E70D5F"/>
    <w:rsid w:val="00E74504"/>
    <w:rsid w:val="00E7779D"/>
    <w:rsid w:val="00E83105"/>
    <w:rsid w:val="00E875DA"/>
    <w:rsid w:val="00E918F6"/>
    <w:rsid w:val="00E955FC"/>
    <w:rsid w:val="00E96E16"/>
    <w:rsid w:val="00E97EB3"/>
    <w:rsid w:val="00EA1224"/>
    <w:rsid w:val="00EB16F5"/>
    <w:rsid w:val="00EC1E00"/>
    <w:rsid w:val="00EC26B7"/>
    <w:rsid w:val="00EC4225"/>
    <w:rsid w:val="00EC4291"/>
    <w:rsid w:val="00EC5736"/>
    <w:rsid w:val="00EC7796"/>
    <w:rsid w:val="00EE5EA4"/>
    <w:rsid w:val="00EE7197"/>
    <w:rsid w:val="00EF0477"/>
    <w:rsid w:val="00F0583A"/>
    <w:rsid w:val="00F12F0F"/>
    <w:rsid w:val="00F146E8"/>
    <w:rsid w:val="00F152EA"/>
    <w:rsid w:val="00F16DF2"/>
    <w:rsid w:val="00F24CE7"/>
    <w:rsid w:val="00F2622A"/>
    <w:rsid w:val="00F30F05"/>
    <w:rsid w:val="00F42512"/>
    <w:rsid w:val="00F445BC"/>
    <w:rsid w:val="00F44673"/>
    <w:rsid w:val="00F46461"/>
    <w:rsid w:val="00F57A8B"/>
    <w:rsid w:val="00F66206"/>
    <w:rsid w:val="00F67099"/>
    <w:rsid w:val="00F7138C"/>
    <w:rsid w:val="00F75F92"/>
    <w:rsid w:val="00F76864"/>
    <w:rsid w:val="00F873C7"/>
    <w:rsid w:val="00F91C2F"/>
    <w:rsid w:val="00FA06A6"/>
    <w:rsid w:val="00FA06DE"/>
    <w:rsid w:val="00FA4AF9"/>
    <w:rsid w:val="00FB565D"/>
    <w:rsid w:val="00FC5BFF"/>
    <w:rsid w:val="00FC6891"/>
    <w:rsid w:val="00FD78E2"/>
    <w:rsid w:val="00FE229D"/>
    <w:rsid w:val="00FE2325"/>
    <w:rsid w:val="00FE241F"/>
    <w:rsid w:val="00FE3064"/>
    <w:rsid w:val="00FE7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4:defaultImageDpi w14:val="32767"/>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4D67"/>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84D6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semiHidden/>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 w:type="character" w:customStyle="1" w:styleId="Heading5Char">
    <w:name w:val="Heading 5 Char"/>
    <w:basedOn w:val="DefaultParagraphFont"/>
    <w:link w:val="Heading5"/>
    <w:uiPriority w:val="9"/>
    <w:rsid w:val="00384D67"/>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14</TotalTime>
  <Pages>30</Pages>
  <Words>37112</Words>
  <Characters>211541</Characters>
  <Application>Microsoft Office Word</Application>
  <DocSecurity>0</DocSecurity>
  <Lines>1762</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154</cp:revision>
  <dcterms:created xsi:type="dcterms:W3CDTF">2022-02-22T17:33:00Z</dcterms:created>
  <dcterms:modified xsi:type="dcterms:W3CDTF">2023-03-25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YWmgej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